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385D03" w:rsidRDefault="00B5222B" w:rsidP="00B5222B">
      <w:pPr>
        <w:pStyle w:val="Subttol"/>
      </w:pPr>
      <w:bookmarkStart w:id="0" w:name="_Hlk63156237"/>
      <w:r w:rsidRPr="00385D03">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B5222B" w:rsidRDefault="00B5222B" w:rsidP="00B5222B">
      <w:pPr>
        <w:pStyle w:val="Subttol"/>
      </w:pPr>
    </w:p>
    <w:p w14:paraId="3BF302E3" w14:textId="77777777" w:rsidR="00B5222B" w:rsidRPr="00B5222B" w:rsidRDefault="00B5222B" w:rsidP="00B5222B">
      <w:pPr>
        <w:pStyle w:val="Subttol"/>
      </w:pPr>
    </w:p>
    <w:p w14:paraId="74C2A0C5" w14:textId="77777777" w:rsidR="00B5222B" w:rsidRPr="00B5222B" w:rsidRDefault="00B5222B" w:rsidP="00B5222B">
      <w:pPr>
        <w:pStyle w:val="Subttol"/>
      </w:pPr>
    </w:p>
    <w:p w14:paraId="699E8B64" w14:textId="77777777" w:rsidR="00B5222B" w:rsidRPr="00B5222B" w:rsidRDefault="00B5222B" w:rsidP="00B5222B">
      <w:pPr>
        <w:pStyle w:val="Subttol"/>
      </w:pPr>
    </w:p>
    <w:p w14:paraId="025675D7" w14:textId="77777777" w:rsidR="00B5222B" w:rsidRPr="00B5222B" w:rsidRDefault="00B5222B" w:rsidP="00B5222B">
      <w:pPr>
        <w:pStyle w:val="Subttol"/>
      </w:pPr>
    </w:p>
    <w:p w14:paraId="1A7F82F8" w14:textId="487C1E14" w:rsidR="00B5222B" w:rsidRPr="00B5222B" w:rsidRDefault="0031455F" w:rsidP="00B5222B">
      <w:pPr>
        <w:pStyle w:val="Subttol"/>
      </w:pPr>
      <w:r w:rsidRPr="00B5222B">
        <w:t>GRADO EN DISEÑO Y PRODUCCIÓN DE VIDEOJUEGOS</w:t>
      </w:r>
    </w:p>
    <w:p w14:paraId="28D02CDA" w14:textId="77777777" w:rsidR="00B5222B" w:rsidRPr="00B5222B" w:rsidRDefault="00B5222B" w:rsidP="00B5222B">
      <w:pPr>
        <w:pStyle w:val="Subttol"/>
      </w:pPr>
    </w:p>
    <w:p w14:paraId="555568FB" w14:textId="77777777" w:rsidR="00B5222B" w:rsidRPr="00B5222B" w:rsidRDefault="00B5222B" w:rsidP="00B5222B">
      <w:pPr>
        <w:pStyle w:val="Subttol"/>
      </w:pPr>
    </w:p>
    <w:p w14:paraId="48A95174" w14:textId="77777777" w:rsidR="00B5222B" w:rsidRPr="00B5222B" w:rsidRDefault="00B5222B" w:rsidP="00B5222B">
      <w:pPr>
        <w:pStyle w:val="Subttol"/>
      </w:pPr>
    </w:p>
    <w:p w14:paraId="22A6BB0A" w14:textId="77777777" w:rsidR="00B5222B" w:rsidRPr="00B5222B" w:rsidRDefault="00B5222B" w:rsidP="00B5222B">
      <w:pPr>
        <w:pStyle w:val="Subttol"/>
      </w:pPr>
    </w:p>
    <w:p w14:paraId="716237AF" w14:textId="77777777" w:rsidR="00B5222B" w:rsidRPr="00B5222B" w:rsidRDefault="00B5222B" w:rsidP="00B5222B">
      <w:pPr>
        <w:pStyle w:val="Subttol"/>
      </w:pPr>
    </w:p>
    <w:p w14:paraId="5FFF3899" w14:textId="77777777" w:rsidR="00B5222B" w:rsidRPr="00B5222B" w:rsidRDefault="00B5222B" w:rsidP="00B5222B">
      <w:pPr>
        <w:pStyle w:val="Subttol"/>
      </w:pPr>
    </w:p>
    <w:p w14:paraId="702A899B" w14:textId="0942218F" w:rsidR="00B5222B" w:rsidRPr="00B5222B" w:rsidRDefault="00B5222B" w:rsidP="00B5222B">
      <w:pPr>
        <w:pStyle w:val="Subttol"/>
      </w:pPr>
      <w:r w:rsidRPr="00B5222B">
        <w:t>DESARROLLO DE UN PROTOTIPO DE JUEGO EN RED</w:t>
      </w:r>
    </w:p>
    <w:p w14:paraId="0744F835" w14:textId="09B10EA2" w:rsidR="00B5222B" w:rsidRPr="00B5222B" w:rsidRDefault="00B5222B" w:rsidP="00B5222B">
      <w:pPr>
        <w:pStyle w:val="Subttol"/>
      </w:pPr>
      <w:r w:rsidRPr="00B5222B">
        <w:t>Anteproyecto</w:t>
      </w:r>
    </w:p>
    <w:p w14:paraId="7BF2AD5E" w14:textId="77777777" w:rsidR="00B5222B" w:rsidRPr="00B5222B" w:rsidRDefault="00B5222B" w:rsidP="00B5222B">
      <w:pPr>
        <w:pStyle w:val="Subttol"/>
      </w:pPr>
    </w:p>
    <w:p w14:paraId="27F1DE1E" w14:textId="77777777" w:rsidR="00B5222B" w:rsidRPr="00B5222B" w:rsidRDefault="00B5222B" w:rsidP="00B5222B">
      <w:pPr>
        <w:pStyle w:val="Subttol"/>
      </w:pPr>
    </w:p>
    <w:p w14:paraId="04E2FF31" w14:textId="77777777" w:rsidR="00B5222B" w:rsidRPr="00B5222B" w:rsidRDefault="00B5222B" w:rsidP="00B5222B">
      <w:pPr>
        <w:pStyle w:val="Subttol"/>
      </w:pPr>
    </w:p>
    <w:p w14:paraId="1364A98F" w14:textId="77777777" w:rsidR="00B5222B" w:rsidRPr="00B5222B" w:rsidRDefault="00B5222B" w:rsidP="00B5222B">
      <w:pPr>
        <w:pStyle w:val="Subttol"/>
      </w:pPr>
    </w:p>
    <w:p w14:paraId="17C9939D" w14:textId="77777777" w:rsidR="00B5222B" w:rsidRPr="00B5222B" w:rsidRDefault="00B5222B" w:rsidP="00B5222B">
      <w:pPr>
        <w:pStyle w:val="Subttol"/>
      </w:pPr>
    </w:p>
    <w:p w14:paraId="3B292ABD" w14:textId="6AD6387A" w:rsidR="00B5222B" w:rsidRDefault="00B5222B" w:rsidP="00B5222B">
      <w:pPr>
        <w:spacing w:before="0" w:line="240" w:lineRule="auto"/>
        <w:jc w:val="center"/>
        <w:rPr>
          <w:rFonts w:cs="Arial"/>
          <w:sz w:val="28"/>
          <w:szCs w:val="24"/>
        </w:rPr>
      </w:pPr>
    </w:p>
    <w:p w14:paraId="3741A16C" w14:textId="6BDA84DF" w:rsidR="00B5222B" w:rsidRDefault="00B5222B" w:rsidP="00B5222B">
      <w:pPr>
        <w:spacing w:before="0" w:line="240" w:lineRule="auto"/>
        <w:jc w:val="center"/>
        <w:rPr>
          <w:rFonts w:cs="Arial"/>
          <w:sz w:val="28"/>
          <w:szCs w:val="24"/>
        </w:rPr>
      </w:pPr>
    </w:p>
    <w:p w14:paraId="39285AA5" w14:textId="5C2A3AB1" w:rsidR="00B5222B" w:rsidRDefault="00B5222B" w:rsidP="00B5222B">
      <w:pPr>
        <w:spacing w:before="0" w:line="240" w:lineRule="auto"/>
        <w:jc w:val="center"/>
        <w:rPr>
          <w:rFonts w:cs="Arial"/>
          <w:sz w:val="28"/>
          <w:szCs w:val="24"/>
        </w:rPr>
      </w:pPr>
    </w:p>
    <w:p w14:paraId="5B1A6E78" w14:textId="200CC717" w:rsidR="00B5222B" w:rsidRDefault="00B5222B" w:rsidP="00B5222B">
      <w:pPr>
        <w:spacing w:before="0" w:line="240" w:lineRule="auto"/>
        <w:jc w:val="center"/>
        <w:rPr>
          <w:rFonts w:cs="Arial"/>
          <w:sz w:val="28"/>
          <w:szCs w:val="24"/>
        </w:rPr>
      </w:pPr>
    </w:p>
    <w:p w14:paraId="253E7A80" w14:textId="68EE3C5E" w:rsidR="00B5222B" w:rsidRDefault="00B5222B" w:rsidP="00B5222B">
      <w:pPr>
        <w:spacing w:before="0" w:line="240" w:lineRule="auto"/>
        <w:jc w:val="center"/>
        <w:rPr>
          <w:rFonts w:cs="Arial"/>
          <w:sz w:val="28"/>
          <w:szCs w:val="24"/>
        </w:rPr>
      </w:pPr>
    </w:p>
    <w:p w14:paraId="7BE0A631" w14:textId="77777777" w:rsidR="00B5222B" w:rsidRPr="00B5222B" w:rsidRDefault="00B5222B" w:rsidP="00B5222B">
      <w:pPr>
        <w:spacing w:before="0" w:line="240" w:lineRule="auto"/>
        <w:jc w:val="center"/>
        <w:rPr>
          <w:rFonts w:cs="Arial"/>
          <w:sz w:val="28"/>
          <w:szCs w:val="24"/>
        </w:rPr>
      </w:pPr>
    </w:p>
    <w:p w14:paraId="41E2C254" w14:textId="3345EDA7" w:rsidR="00B5222B" w:rsidRPr="00B5222B" w:rsidRDefault="00B5222B" w:rsidP="00B5222B">
      <w:pPr>
        <w:spacing w:before="0" w:line="240" w:lineRule="auto"/>
        <w:jc w:val="center"/>
        <w:rPr>
          <w:rFonts w:cs="Arial"/>
          <w:sz w:val="28"/>
          <w:szCs w:val="24"/>
        </w:rPr>
      </w:pPr>
    </w:p>
    <w:p w14:paraId="73C0B04C" w14:textId="2522C68C" w:rsidR="00B5222B" w:rsidRPr="00B5222B" w:rsidRDefault="00B5222B" w:rsidP="00B5222B">
      <w:pPr>
        <w:spacing w:before="0" w:line="240" w:lineRule="auto"/>
        <w:jc w:val="center"/>
        <w:rPr>
          <w:rFonts w:cs="Arial"/>
          <w:sz w:val="28"/>
          <w:szCs w:val="24"/>
        </w:rPr>
      </w:pPr>
    </w:p>
    <w:p w14:paraId="7E775E88" w14:textId="77777777" w:rsidR="00B5222B" w:rsidRPr="00B5222B" w:rsidRDefault="00B5222B" w:rsidP="00B5222B">
      <w:pPr>
        <w:spacing w:before="0" w:line="240" w:lineRule="auto"/>
        <w:jc w:val="center"/>
        <w:rPr>
          <w:rFonts w:cs="Arial"/>
          <w:sz w:val="28"/>
          <w:szCs w:val="24"/>
        </w:rPr>
      </w:pPr>
    </w:p>
    <w:p w14:paraId="08095E37" w14:textId="77777777" w:rsidR="00B5222B" w:rsidRPr="00B5222B" w:rsidRDefault="00B5222B" w:rsidP="00B5222B">
      <w:pPr>
        <w:pStyle w:val="Subttol"/>
        <w:jc w:val="right"/>
      </w:pPr>
      <w:r w:rsidRPr="00B5222B">
        <w:t>ERIK ESPUÑES JUBERÓ</w:t>
      </w:r>
    </w:p>
    <w:p w14:paraId="6A70276A" w14:textId="61DB5923" w:rsidR="00B5222B" w:rsidRPr="00B5222B" w:rsidRDefault="00B5222B" w:rsidP="00B5222B">
      <w:pPr>
        <w:pStyle w:val="Subttol"/>
        <w:jc w:val="right"/>
      </w:pPr>
      <w:r w:rsidRPr="00B5222B">
        <w:t>TUTOR: JORDI ARNAL MONTOYA</w:t>
      </w:r>
      <w:r w:rsidRPr="00B5222B">
        <w:cr/>
      </w:r>
    </w:p>
    <w:p w14:paraId="6BA4F9A1" w14:textId="36F78BC0" w:rsidR="00B5222B" w:rsidRPr="00B5222B" w:rsidRDefault="00B5222B" w:rsidP="00B5222B">
      <w:pPr>
        <w:pStyle w:val="Subttol"/>
        <w:jc w:val="right"/>
      </w:pPr>
      <w:r w:rsidRPr="00B5222B">
        <w:t>CURSO 2020-2021</w:t>
      </w:r>
    </w:p>
    <w:p w14:paraId="33097373" w14:textId="77777777" w:rsidR="00B5222B" w:rsidRPr="00385D03" w:rsidRDefault="00B5222B" w:rsidP="00B5222B">
      <w:pPr>
        <w:pStyle w:val="Subttol"/>
      </w:pPr>
    </w:p>
    <w:p w14:paraId="0C9ED43A" w14:textId="77777777" w:rsidR="00B5222B" w:rsidRPr="00385D03" w:rsidRDefault="00B5222B" w:rsidP="00B5222B">
      <w:pPr>
        <w:pStyle w:val="Subttol"/>
      </w:pPr>
      <w:r w:rsidRPr="00385D03">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722C10" w:rsidRDefault="00207459" w:rsidP="00B5222B">
      <w:pPr>
        <w:jc w:val="center"/>
        <w:sectPr w:rsidR="00207459" w:rsidRPr="00722C10"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952A8" w:rsidRDefault="0031455F" w:rsidP="001952A8">
      <w:pPr>
        <w:pStyle w:val="Ttol"/>
        <w:spacing w:before="0"/>
      </w:pPr>
      <w:bookmarkStart w:id="1" w:name="_Hlk60053503"/>
      <w:r w:rsidRPr="001952A8">
        <w:lastRenderedPageBreak/>
        <w:t>ABSTRACT</w:t>
      </w:r>
    </w:p>
    <w:p w14:paraId="57F17981" w14:textId="5A8F1F04" w:rsidR="004553F0" w:rsidRDefault="004553F0" w:rsidP="00883827">
      <w:pPr>
        <w:rPr>
          <w:lang w:val="en-GB"/>
        </w:rPr>
      </w:pPr>
      <w:r w:rsidRPr="00722C10">
        <w:rPr>
          <w:lang w:val="en-GB"/>
        </w:rPr>
        <w:t xml:space="preserve">This project will focus on creating a prototype kart videogame with online multiplayer. The prototype will consist of </w:t>
      </w:r>
      <w:r w:rsidR="00BF4FD4">
        <w:rPr>
          <w:lang w:val="en-GB"/>
        </w:rPr>
        <w:t xml:space="preserve">two game modes. The first one will be a </w:t>
      </w:r>
      <w:proofErr w:type="spellStart"/>
      <w:r w:rsidR="00BF4FD4">
        <w:rPr>
          <w:lang w:val="en-GB"/>
        </w:rPr>
        <w:t>singleplayer</w:t>
      </w:r>
      <w:proofErr w:type="spellEnd"/>
      <w:r w:rsidR="00BF4FD4">
        <w:rPr>
          <w:lang w:val="en-GB"/>
        </w:rPr>
        <w:t xml:space="preserve"> game mode. And the second one will be multiplayer, that this one will be the focus of this project.</w:t>
      </w:r>
    </w:p>
    <w:p w14:paraId="3FA5B552" w14:textId="1E480549" w:rsidR="00BF4FD4" w:rsidRPr="00722C10" w:rsidRDefault="00BF4FD4" w:rsidP="00883827">
      <w:pPr>
        <w:rPr>
          <w:lang w:val="en-GB"/>
        </w:rPr>
      </w:pPr>
      <w:r>
        <w:rPr>
          <w:lang w:val="en-GB"/>
        </w:rPr>
        <w:t>Additionally, a game server will be developed to make the multiplayer game mode work properly. This server will control and manage the cheaters.</w:t>
      </w:r>
    </w:p>
    <w:p w14:paraId="27209612" w14:textId="0A23E619" w:rsidR="008D7455" w:rsidRPr="001952A8" w:rsidRDefault="0031455F" w:rsidP="001952A8">
      <w:pPr>
        <w:pStyle w:val="Ttol"/>
      </w:pPr>
      <w:r w:rsidRPr="001952A8">
        <w:t>RESUM</w:t>
      </w:r>
    </w:p>
    <w:p w14:paraId="018A5BD0" w14:textId="77777777" w:rsidR="00BF4FD4" w:rsidRDefault="004553F0" w:rsidP="00883827">
      <w:pPr>
        <w:rPr>
          <w:lang w:val="ca-ES"/>
        </w:rPr>
      </w:pPr>
      <w:r w:rsidRPr="00722C10">
        <w:rPr>
          <w:lang w:val="ca-ES"/>
        </w:rPr>
        <w:t xml:space="preserve">Aquest projecte </w:t>
      </w:r>
      <w:r w:rsidR="00BF4FD4">
        <w:rPr>
          <w:lang w:val="ca-ES"/>
        </w:rPr>
        <w:t>se</w:t>
      </w:r>
      <w:r w:rsidRPr="00722C10">
        <w:rPr>
          <w:lang w:val="ca-ES"/>
        </w:rPr>
        <w:t xml:space="preserve"> centrarà </w:t>
      </w:r>
      <w:r w:rsidR="00BF4FD4">
        <w:rPr>
          <w:lang w:val="ca-ES"/>
        </w:rPr>
        <w:t>a</w:t>
      </w:r>
      <w:r w:rsidRPr="00722C10">
        <w:rPr>
          <w:lang w:val="ca-ES"/>
        </w:rPr>
        <w:t xml:space="preserve"> crear un prototip de videojoc de karts amb multijugador en línia. El prototip constarà </w:t>
      </w:r>
      <w:r w:rsidR="00BF4FD4">
        <w:rPr>
          <w:lang w:val="ca-ES"/>
        </w:rPr>
        <w:t xml:space="preserve">de dos modes de joc. El primer serà un mode un jugador senzill. El segon serà el multijugador, que serà en el que se centrarà aquest treball. </w:t>
      </w:r>
    </w:p>
    <w:p w14:paraId="2829E870" w14:textId="30ECA533" w:rsidR="008D7455" w:rsidRPr="00722C10" w:rsidRDefault="00BF4FD4" w:rsidP="00883827">
      <w:pPr>
        <w:rPr>
          <w:lang w:val="ca-ES"/>
        </w:rPr>
      </w:pPr>
      <w:r>
        <w:rPr>
          <w:lang w:val="ca-ES"/>
        </w:rPr>
        <w:t>A més, es farà un servidor perquè el multijugador pugui funcionar correctament i així poder gestionar i controlar els jugadors perquè no facin trampes.</w:t>
      </w:r>
    </w:p>
    <w:p w14:paraId="6AC6D77E" w14:textId="718F64EC" w:rsidR="008D7455" w:rsidRPr="00722C10" w:rsidRDefault="0031455F" w:rsidP="001952A8">
      <w:pPr>
        <w:pStyle w:val="Ttol"/>
      </w:pPr>
      <w:r w:rsidRPr="00722C10">
        <w:t>RESUMEN</w:t>
      </w:r>
    </w:p>
    <w:p w14:paraId="3F166E38" w14:textId="77777777" w:rsidR="00BF4FD4" w:rsidRDefault="00FA134B" w:rsidP="00883827">
      <w:r w:rsidRPr="00722C10">
        <w:t xml:space="preserve">Este proyecto se centrará en crear un prototipo de </w:t>
      </w:r>
      <w:r w:rsidR="004553F0" w:rsidRPr="00722C10">
        <w:t>video</w:t>
      </w:r>
      <w:r w:rsidRPr="00722C10">
        <w:t xml:space="preserve">juego de karts con multijugador en línea. El prototipo constará </w:t>
      </w:r>
      <w:r w:rsidR="00BF4FD4">
        <w:t>de dos modos de juego</w:t>
      </w:r>
      <w:r w:rsidRPr="00722C10">
        <w:t>.</w:t>
      </w:r>
      <w:r w:rsidR="00BF4FD4">
        <w:t xml:space="preserve"> El primero será un modo un jugador sencillo. Y el segundo será el multijugador, que será el que se centrará este trabajo. </w:t>
      </w:r>
    </w:p>
    <w:p w14:paraId="2F064590" w14:textId="33F0FC93" w:rsidR="00FA134B" w:rsidRPr="00722C10" w:rsidRDefault="00BF4FD4" w:rsidP="00883827">
      <w:r>
        <w:t>Además, se hará un servidor para que este segundo modo de juego pueda funcionar correctamente y así poder gestionar y controlar a los jugadores para que no hagan trampas.</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B5222B" w:rsidRDefault="00850C4E" w:rsidP="001952A8">
          <w:pPr>
            <w:pStyle w:val="Ttol"/>
          </w:pPr>
          <w:r w:rsidRPr="00B5222B">
            <w:rPr>
              <w:highlight w:val="yellow"/>
            </w:rPr>
            <w:t>ÍNDICE</w:t>
          </w:r>
        </w:p>
        <w:bookmarkEnd w:id="2"/>
        <w:p w14:paraId="459956EF" w14:textId="257A0674" w:rsidR="0036044E"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454822" w:history="1">
            <w:r w:rsidR="0036044E" w:rsidRPr="00B94774">
              <w:rPr>
                <w:rStyle w:val="Enlla"/>
                <w:noProof/>
                <w:highlight w:val="yellow"/>
              </w:rPr>
              <w:t>ÍNDICE DE FIGURAS</w:t>
            </w:r>
            <w:r w:rsidR="0036044E">
              <w:rPr>
                <w:noProof/>
                <w:webHidden/>
              </w:rPr>
              <w:tab/>
            </w:r>
            <w:r w:rsidR="0036044E">
              <w:rPr>
                <w:noProof/>
                <w:webHidden/>
              </w:rPr>
              <w:fldChar w:fldCharType="begin"/>
            </w:r>
            <w:r w:rsidR="0036044E">
              <w:rPr>
                <w:noProof/>
                <w:webHidden/>
              </w:rPr>
              <w:instrText xml:space="preserve"> PAGEREF _Toc63454822 \h </w:instrText>
            </w:r>
            <w:r w:rsidR="0036044E">
              <w:rPr>
                <w:noProof/>
                <w:webHidden/>
              </w:rPr>
            </w:r>
            <w:r w:rsidR="0036044E">
              <w:rPr>
                <w:noProof/>
                <w:webHidden/>
              </w:rPr>
              <w:fldChar w:fldCharType="separate"/>
            </w:r>
            <w:r w:rsidR="0036044E">
              <w:rPr>
                <w:noProof/>
                <w:webHidden/>
              </w:rPr>
              <w:t>3</w:t>
            </w:r>
            <w:r w:rsidR="0036044E">
              <w:rPr>
                <w:noProof/>
                <w:webHidden/>
              </w:rPr>
              <w:fldChar w:fldCharType="end"/>
            </w:r>
          </w:hyperlink>
        </w:p>
        <w:p w14:paraId="26A8F2DB" w14:textId="7E345624"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23" w:history="1">
            <w:r w:rsidRPr="00B94774">
              <w:rPr>
                <w:rStyle w:val="Enlla"/>
                <w:noProof/>
                <w:highlight w:val="yellow"/>
              </w:rPr>
              <w:t>ÍNDICE DE TABLAS</w:t>
            </w:r>
            <w:r>
              <w:rPr>
                <w:noProof/>
                <w:webHidden/>
              </w:rPr>
              <w:tab/>
            </w:r>
            <w:r>
              <w:rPr>
                <w:noProof/>
                <w:webHidden/>
              </w:rPr>
              <w:fldChar w:fldCharType="begin"/>
            </w:r>
            <w:r>
              <w:rPr>
                <w:noProof/>
                <w:webHidden/>
              </w:rPr>
              <w:instrText xml:space="preserve"> PAGEREF _Toc63454823 \h </w:instrText>
            </w:r>
            <w:r>
              <w:rPr>
                <w:noProof/>
                <w:webHidden/>
              </w:rPr>
            </w:r>
            <w:r>
              <w:rPr>
                <w:noProof/>
                <w:webHidden/>
              </w:rPr>
              <w:fldChar w:fldCharType="separate"/>
            </w:r>
            <w:r>
              <w:rPr>
                <w:noProof/>
                <w:webHidden/>
              </w:rPr>
              <w:t>5</w:t>
            </w:r>
            <w:r>
              <w:rPr>
                <w:noProof/>
                <w:webHidden/>
              </w:rPr>
              <w:fldChar w:fldCharType="end"/>
            </w:r>
          </w:hyperlink>
        </w:p>
        <w:p w14:paraId="3A7981D8" w14:textId="55EFF163"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24" w:history="1">
            <w:r w:rsidRPr="00B94774">
              <w:rPr>
                <w:rStyle w:val="Enlla"/>
                <w:noProof/>
                <w:highlight w:val="yellow"/>
              </w:rPr>
              <w:t>GLOSARIO DE TÉRMINOS</w:t>
            </w:r>
            <w:r>
              <w:rPr>
                <w:noProof/>
                <w:webHidden/>
              </w:rPr>
              <w:tab/>
            </w:r>
            <w:r>
              <w:rPr>
                <w:noProof/>
                <w:webHidden/>
              </w:rPr>
              <w:fldChar w:fldCharType="begin"/>
            </w:r>
            <w:r>
              <w:rPr>
                <w:noProof/>
                <w:webHidden/>
              </w:rPr>
              <w:instrText xml:space="preserve"> PAGEREF _Toc63454824 \h </w:instrText>
            </w:r>
            <w:r>
              <w:rPr>
                <w:noProof/>
                <w:webHidden/>
              </w:rPr>
            </w:r>
            <w:r>
              <w:rPr>
                <w:noProof/>
                <w:webHidden/>
              </w:rPr>
              <w:fldChar w:fldCharType="separate"/>
            </w:r>
            <w:r>
              <w:rPr>
                <w:noProof/>
                <w:webHidden/>
              </w:rPr>
              <w:t>7</w:t>
            </w:r>
            <w:r>
              <w:rPr>
                <w:noProof/>
                <w:webHidden/>
              </w:rPr>
              <w:fldChar w:fldCharType="end"/>
            </w:r>
          </w:hyperlink>
        </w:p>
        <w:p w14:paraId="6276FD7B" w14:textId="1DAD02AB"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25" w:history="1">
            <w:r w:rsidRPr="00B94774">
              <w:rPr>
                <w:rStyle w:val="Enlla"/>
                <w:noProof/>
                <w:highlight w:val="yellow"/>
              </w:rPr>
              <w:t>CAPÍTULO 1. INTRODUCCIÓN</w:t>
            </w:r>
            <w:r>
              <w:rPr>
                <w:noProof/>
                <w:webHidden/>
              </w:rPr>
              <w:tab/>
            </w:r>
            <w:r>
              <w:rPr>
                <w:noProof/>
                <w:webHidden/>
              </w:rPr>
              <w:fldChar w:fldCharType="begin"/>
            </w:r>
            <w:r>
              <w:rPr>
                <w:noProof/>
                <w:webHidden/>
              </w:rPr>
              <w:instrText xml:space="preserve"> PAGEREF _Toc63454825 \h </w:instrText>
            </w:r>
            <w:r>
              <w:rPr>
                <w:noProof/>
                <w:webHidden/>
              </w:rPr>
            </w:r>
            <w:r>
              <w:rPr>
                <w:noProof/>
                <w:webHidden/>
              </w:rPr>
              <w:fldChar w:fldCharType="separate"/>
            </w:r>
            <w:r>
              <w:rPr>
                <w:noProof/>
                <w:webHidden/>
              </w:rPr>
              <w:t>1</w:t>
            </w:r>
            <w:r>
              <w:rPr>
                <w:noProof/>
                <w:webHidden/>
              </w:rPr>
              <w:fldChar w:fldCharType="end"/>
            </w:r>
          </w:hyperlink>
        </w:p>
        <w:p w14:paraId="09E73280" w14:textId="3B09FB32"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26" w:history="1">
            <w:r w:rsidRPr="00B94774">
              <w:rPr>
                <w:rStyle w:val="Enlla"/>
                <w:noProof/>
                <w:highlight w:val="magenta"/>
              </w:rPr>
              <w:t>CAPÍTULO 2. OBJETIVOS</w:t>
            </w:r>
            <w:r>
              <w:rPr>
                <w:noProof/>
                <w:webHidden/>
              </w:rPr>
              <w:tab/>
            </w:r>
            <w:r>
              <w:rPr>
                <w:noProof/>
                <w:webHidden/>
              </w:rPr>
              <w:fldChar w:fldCharType="begin"/>
            </w:r>
            <w:r>
              <w:rPr>
                <w:noProof/>
                <w:webHidden/>
              </w:rPr>
              <w:instrText xml:space="preserve"> PAGEREF _Toc63454826 \h </w:instrText>
            </w:r>
            <w:r>
              <w:rPr>
                <w:noProof/>
                <w:webHidden/>
              </w:rPr>
            </w:r>
            <w:r>
              <w:rPr>
                <w:noProof/>
                <w:webHidden/>
              </w:rPr>
              <w:fldChar w:fldCharType="separate"/>
            </w:r>
            <w:r>
              <w:rPr>
                <w:noProof/>
                <w:webHidden/>
              </w:rPr>
              <w:t>3</w:t>
            </w:r>
            <w:r>
              <w:rPr>
                <w:noProof/>
                <w:webHidden/>
              </w:rPr>
              <w:fldChar w:fldCharType="end"/>
            </w:r>
          </w:hyperlink>
        </w:p>
        <w:p w14:paraId="058911AD" w14:textId="72C7C12B"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27" w:history="1">
            <w:r w:rsidRPr="00B94774">
              <w:rPr>
                <w:rStyle w:val="Enlla"/>
                <w:noProof/>
                <w:highlight w:val="magenta"/>
              </w:rPr>
              <w:t>2.1. OBJETIVOS PRINCIPALES</w:t>
            </w:r>
            <w:r>
              <w:rPr>
                <w:noProof/>
                <w:webHidden/>
              </w:rPr>
              <w:tab/>
            </w:r>
            <w:r>
              <w:rPr>
                <w:noProof/>
                <w:webHidden/>
              </w:rPr>
              <w:fldChar w:fldCharType="begin"/>
            </w:r>
            <w:r>
              <w:rPr>
                <w:noProof/>
                <w:webHidden/>
              </w:rPr>
              <w:instrText xml:space="preserve"> PAGEREF _Toc63454827 \h </w:instrText>
            </w:r>
            <w:r>
              <w:rPr>
                <w:noProof/>
                <w:webHidden/>
              </w:rPr>
            </w:r>
            <w:r>
              <w:rPr>
                <w:noProof/>
                <w:webHidden/>
              </w:rPr>
              <w:fldChar w:fldCharType="separate"/>
            </w:r>
            <w:r>
              <w:rPr>
                <w:noProof/>
                <w:webHidden/>
              </w:rPr>
              <w:t>3</w:t>
            </w:r>
            <w:r>
              <w:rPr>
                <w:noProof/>
                <w:webHidden/>
              </w:rPr>
              <w:fldChar w:fldCharType="end"/>
            </w:r>
          </w:hyperlink>
        </w:p>
        <w:p w14:paraId="7677BDA9" w14:textId="4AF2878F"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28" w:history="1">
            <w:r w:rsidRPr="00B94774">
              <w:rPr>
                <w:rStyle w:val="Enlla"/>
                <w:noProof/>
                <w:highlight w:val="magenta"/>
              </w:rPr>
              <w:t>2.2. OBJETIVOS SECUNDARIOS</w:t>
            </w:r>
            <w:r>
              <w:rPr>
                <w:noProof/>
                <w:webHidden/>
              </w:rPr>
              <w:tab/>
            </w:r>
            <w:r>
              <w:rPr>
                <w:noProof/>
                <w:webHidden/>
              </w:rPr>
              <w:fldChar w:fldCharType="begin"/>
            </w:r>
            <w:r>
              <w:rPr>
                <w:noProof/>
                <w:webHidden/>
              </w:rPr>
              <w:instrText xml:space="preserve"> PAGEREF _Toc63454828 \h </w:instrText>
            </w:r>
            <w:r>
              <w:rPr>
                <w:noProof/>
                <w:webHidden/>
              </w:rPr>
            </w:r>
            <w:r>
              <w:rPr>
                <w:noProof/>
                <w:webHidden/>
              </w:rPr>
              <w:fldChar w:fldCharType="separate"/>
            </w:r>
            <w:r>
              <w:rPr>
                <w:noProof/>
                <w:webHidden/>
              </w:rPr>
              <w:t>3</w:t>
            </w:r>
            <w:r>
              <w:rPr>
                <w:noProof/>
                <w:webHidden/>
              </w:rPr>
              <w:fldChar w:fldCharType="end"/>
            </w:r>
          </w:hyperlink>
        </w:p>
        <w:p w14:paraId="6AB3F5DA" w14:textId="34E24899"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29" w:history="1">
            <w:r w:rsidRPr="00B94774">
              <w:rPr>
                <w:rStyle w:val="Enlla"/>
                <w:noProof/>
                <w:highlight w:val="yellow"/>
              </w:rPr>
              <w:t>CAPÍTULO 3. ANÁLISIS DE REFERENTES</w:t>
            </w:r>
            <w:r>
              <w:rPr>
                <w:noProof/>
                <w:webHidden/>
              </w:rPr>
              <w:tab/>
            </w:r>
            <w:r>
              <w:rPr>
                <w:noProof/>
                <w:webHidden/>
              </w:rPr>
              <w:fldChar w:fldCharType="begin"/>
            </w:r>
            <w:r>
              <w:rPr>
                <w:noProof/>
                <w:webHidden/>
              </w:rPr>
              <w:instrText xml:space="preserve"> PAGEREF _Toc63454829 \h </w:instrText>
            </w:r>
            <w:r>
              <w:rPr>
                <w:noProof/>
                <w:webHidden/>
              </w:rPr>
            </w:r>
            <w:r>
              <w:rPr>
                <w:noProof/>
                <w:webHidden/>
              </w:rPr>
              <w:fldChar w:fldCharType="separate"/>
            </w:r>
            <w:r>
              <w:rPr>
                <w:noProof/>
                <w:webHidden/>
              </w:rPr>
              <w:t>5</w:t>
            </w:r>
            <w:r>
              <w:rPr>
                <w:noProof/>
                <w:webHidden/>
              </w:rPr>
              <w:fldChar w:fldCharType="end"/>
            </w:r>
          </w:hyperlink>
        </w:p>
        <w:p w14:paraId="14EB96F9" w14:textId="457AD828"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30" w:history="1">
            <w:r w:rsidRPr="00B94774">
              <w:rPr>
                <w:rStyle w:val="Enlla"/>
                <w:noProof/>
                <w:highlight w:val="yellow"/>
              </w:rPr>
              <w:t>3.1. REFERENTES DE JUEGOS MULTIJUGADOR EN LÍNEA</w:t>
            </w:r>
            <w:r>
              <w:rPr>
                <w:noProof/>
                <w:webHidden/>
              </w:rPr>
              <w:tab/>
            </w:r>
            <w:r>
              <w:rPr>
                <w:noProof/>
                <w:webHidden/>
              </w:rPr>
              <w:fldChar w:fldCharType="begin"/>
            </w:r>
            <w:r>
              <w:rPr>
                <w:noProof/>
                <w:webHidden/>
              </w:rPr>
              <w:instrText xml:space="preserve"> PAGEREF _Toc63454830 \h </w:instrText>
            </w:r>
            <w:r>
              <w:rPr>
                <w:noProof/>
                <w:webHidden/>
              </w:rPr>
            </w:r>
            <w:r>
              <w:rPr>
                <w:noProof/>
                <w:webHidden/>
              </w:rPr>
              <w:fldChar w:fldCharType="separate"/>
            </w:r>
            <w:r>
              <w:rPr>
                <w:noProof/>
                <w:webHidden/>
              </w:rPr>
              <w:t>5</w:t>
            </w:r>
            <w:r>
              <w:rPr>
                <w:noProof/>
                <w:webHidden/>
              </w:rPr>
              <w:fldChar w:fldCharType="end"/>
            </w:r>
          </w:hyperlink>
        </w:p>
        <w:p w14:paraId="2D0B7BB7" w14:textId="5D940597"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31" w:history="1">
            <w:r w:rsidRPr="00B94774">
              <w:rPr>
                <w:rStyle w:val="Enlla"/>
                <w:noProof/>
                <w:highlight w:val="red"/>
              </w:rPr>
              <w:t>3.1.1. ROCKET LEAGUE</w:t>
            </w:r>
            <w:r>
              <w:rPr>
                <w:noProof/>
                <w:webHidden/>
              </w:rPr>
              <w:tab/>
            </w:r>
            <w:r>
              <w:rPr>
                <w:noProof/>
                <w:webHidden/>
              </w:rPr>
              <w:fldChar w:fldCharType="begin"/>
            </w:r>
            <w:r>
              <w:rPr>
                <w:noProof/>
                <w:webHidden/>
              </w:rPr>
              <w:instrText xml:space="preserve"> PAGEREF _Toc63454831 \h </w:instrText>
            </w:r>
            <w:r>
              <w:rPr>
                <w:noProof/>
                <w:webHidden/>
              </w:rPr>
            </w:r>
            <w:r>
              <w:rPr>
                <w:noProof/>
                <w:webHidden/>
              </w:rPr>
              <w:fldChar w:fldCharType="separate"/>
            </w:r>
            <w:r>
              <w:rPr>
                <w:noProof/>
                <w:webHidden/>
              </w:rPr>
              <w:t>5</w:t>
            </w:r>
            <w:r>
              <w:rPr>
                <w:noProof/>
                <w:webHidden/>
              </w:rPr>
              <w:fldChar w:fldCharType="end"/>
            </w:r>
          </w:hyperlink>
        </w:p>
        <w:p w14:paraId="2C95EA3B" w14:textId="4922B547"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32" w:history="1">
            <w:r w:rsidRPr="00B94774">
              <w:rPr>
                <w:rStyle w:val="Enlla"/>
                <w:noProof/>
                <w:highlight w:val="red"/>
              </w:rPr>
              <w:t>3.1.2. AMONG US</w:t>
            </w:r>
            <w:r>
              <w:rPr>
                <w:noProof/>
                <w:webHidden/>
              </w:rPr>
              <w:tab/>
            </w:r>
            <w:r>
              <w:rPr>
                <w:noProof/>
                <w:webHidden/>
              </w:rPr>
              <w:fldChar w:fldCharType="begin"/>
            </w:r>
            <w:r>
              <w:rPr>
                <w:noProof/>
                <w:webHidden/>
              </w:rPr>
              <w:instrText xml:space="preserve"> PAGEREF _Toc63454832 \h </w:instrText>
            </w:r>
            <w:r>
              <w:rPr>
                <w:noProof/>
                <w:webHidden/>
              </w:rPr>
            </w:r>
            <w:r>
              <w:rPr>
                <w:noProof/>
                <w:webHidden/>
              </w:rPr>
              <w:fldChar w:fldCharType="separate"/>
            </w:r>
            <w:r>
              <w:rPr>
                <w:noProof/>
                <w:webHidden/>
              </w:rPr>
              <w:t>5</w:t>
            </w:r>
            <w:r>
              <w:rPr>
                <w:noProof/>
                <w:webHidden/>
              </w:rPr>
              <w:fldChar w:fldCharType="end"/>
            </w:r>
          </w:hyperlink>
        </w:p>
        <w:p w14:paraId="0E47AF9B" w14:textId="434D7993"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33" w:history="1">
            <w:r w:rsidRPr="00B94774">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454833 \h </w:instrText>
            </w:r>
            <w:r>
              <w:rPr>
                <w:noProof/>
                <w:webHidden/>
              </w:rPr>
            </w:r>
            <w:r>
              <w:rPr>
                <w:noProof/>
                <w:webHidden/>
              </w:rPr>
              <w:fldChar w:fldCharType="separate"/>
            </w:r>
            <w:r>
              <w:rPr>
                <w:noProof/>
                <w:webHidden/>
              </w:rPr>
              <w:t>5</w:t>
            </w:r>
            <w:r>
              <w:rPr>
                <w:noProof/>
                <w:webHidden/>
              </w:rPr>
              <w:fldChar w:fldCharType="end"/>
            </w:r>
          </w:hyperlink>
        </w:p>
        <w:p w14:paraId="6F287C70" w14:textId="76F8A33C"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34" w:history="1">
            <w:r w:rsidRPr="00B94774">
              <w:rPr>
                <w:rStyle w:val="Enlla"/>
                <w:noProof/>
                <w:highlight w:val="magenta"/>
              </w:rPr>
              <w:t>3.2.1. MARIO KART 8</w:t>
            </w:r>
            <w:r>
              <w:rPr>
                <w:noProof/>
                <w:webHidden/>
              </w:rPr>
              <w:tab/>
            </w:r>
            <w:r>
              <w:rPr>
                <w:noProof/>
                <w:webHidden/>
              </w:rPr>
              <w:fldChar w:fldCharType="begin"/>
            </w:r>
            <w:r>
              <w:rPr>
                <w:noProof/>
                <w:webHidden/>
              </w:rPr>
              <w:instrText xml:space="preserve"> PAGEREF _Toc63454834 \h </w:instrText>
            </w:r>
            <w:r>
              <w:rPr>
                <w:noProof/>
                <w:webHidden/>
              </w:rPr>
            </w:r>
            <w:r>
              <w:rPr>
                <w:noProof/>
                <w:webHidden/>
              </w:rPr>
              <w:fldChar w:fldCharType="separate"/>
            </w:r>
            <w:r>
              <w:rPr>
                <w:noProof/>
                <w:webHidden/>
              </w:rPr>
              <w:t>5</w:t>
            </w:r>
            <w:r>
              <w:rPr>
                <w:noProof/>
                <w:webHidden/>
              </w:rPr>
              <w:fldChar w:fldCharType="end"/>
            </w:r>
          </w:hyperlink>
        </w:p>
        <w:p w14:paraId="7F3AB830" w14:textId="26125592"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35" w:history="1">
            <w:r w:rsidRPr="00B94774">
              <w:rPr>
                <w:rStyle w:val="Enlla"/>
                <w:noProof/>
                <w:highlight w:val="yellow"/>
              </w:rPr>
              <w:t>3.2.2. TEAM SONIC RACING</w:t>
            </w:r>
            <w:r>
              <w:rPr>
                <w:noProof/>
                <w:webHidden/>
              </w:rPr>
              <w:tab/>
            </w:r>
            <w:r>
              <w:rPr>
                <w:noProof/>
                <w:webHidden/>
              </w:rPr>
              <w:fldChar w:fldCharType="begin"/>
            </w:r>
            <w:r>
              <w:rPr>
                <w:noProof/>
                <w:webHidden/>
              </w:rPr>
              <w:instrText xml:space="preserve"> PAGEREF _Toc63454835 \h </w:instrText>
            </w:r>
            <w:r>
              <w:rPr>
                <w:noProof/>
                <w:webHidden/>
              </w:rPr>
            </w:r>
            <w:r>
              <w:rPr>
                <w:noProof/>
                <w:webHidden/>
              </w:rPr>
              <w:fldChar w:fldCharType="separate"/>
            </w:r>
            <w:r>
              <w:rPr>
                <w:noProof/>
                <w:webHidden/>
              </w:rPr>
              <w:t>9</w:t>
            </w:r>
            <w:r>
              <w:rPr>
                <w:noProof/>
                <w:webHidden/>
              </w:rPr>
              <w:fldChar w:fldCharType="end"/>
            </w:r>
          </w:hyperlink>
        </w:p>
        <w:p w14:paraId="0AB91209" w14:textId="1835EC7D"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36" w:history="1">
            <w:r w:rsidRPr="00B94774">
              <w:rPr>
                <w:rStyle w:val="Enlla"/>
                <w:noProof/>
                <w:highlight w:val="red"/>
                <w:lang w:val="en-US"/>
              </w:rPr>
              <w:t>3.2.3. CRASH TEAM RACING NITRO FUELED</w:t>
            </w:r>
            <w:r>
              <w:rPr>
                <w:noProof/>
                <w:webHidden/>
              </w:rPr>
              <w:tab/>
            </w:r>
            <w:r>
              <w:rPr>
                <w:noProof/>
                <w:webHidden/>
              </w:rPr>
              <w:fldChar w:fldCharType="begin"/>
            </w:r>
            <w:r>
              <w:rPr>
                <w:noProof/>
                <w:webHidden/>
              </w:rPr>
              <w:instrText xml:space="preserve"> PAGEREF _Toc63454836 \h </w:instrText>
            </w:r>
            <w:r>
              <w:rPr>
                <w:noProof/>
                <w:webHidden/>
              </w:rPr>
            </w:r>
            <w:r>
              <w:rPr>
                <w:noProof/>
                <w:webHidden/>
              </w:rPr>
              <w:fldChar w:fldCharType="separate"/>
            </w:r>
            <w:r>
              <w:rPr>
                <w:noProof/>
                <w:webHidden/>
              </w:rPr>
              <w:t>10</w:t>
            </w:r>
            <w:r>
              <w:rPr>
                <w:noProof/>
                <w:webHidden/>
              </w:rPr>
              <w:fldChar w:fldCharType="end"/>
            </w:r>
          </w:hyperlink>
        </w:p>
        <w:p w14:paraId="78F59BD6" w14:textId="20708B98"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37" w:history="1">
            <w:r w:rsidRPr="00B94774">
              <w:rPr>
                <w:rStyle w:val="Enlla"/>
                <w:noProof/>
                <w:highlight w:val="yellow"/>
              </w:rPr>
              <w:t>CAPÍTULO 4. MARCO TEÓRICO</w:t>
            </w:r>
            <w:r>
              <w:rPr>
                <w:noProof/>
                <w:webHidden/>
              </w:rPr>
              <w:tab/>
            </w:r>
            <w:r>
              <w:rPr>
                <w:noProof/>
                <w:webHidden/>
              </w:rPr>
              <w:fldChar w:fldCharType="begin"/>
            </w:r>
            <w:r>
              <w:rPr>
                <w:noProof/>
                <w:webHidden/>
              </w:rPr>
              <w:instrText xml:space="preserve"> PAGEREF _Toc63454837 \h </w:instrText>
            </w:r>
            <w:r>
              <w:rPr>
                <w:noProof/>
                <w:webHidden/>
              </w:rPr>
            </w:r>
            <w:r>
              <w:rPr>
                <w:noProof/>
                <w:webHidden/>
              </w:rPr>
              <w:fldChar w:fldCharType="separate"/>
            </w:r>
            <w:r>
              <w:rPr>
                <w:noProof/>
                <w:webHidden/>
              </w:rPr>
              <w:t>13</w:t>
            </w:r>
            <w:r>
              <w:rPr>
                <w:noProof/>
                <w:webHidden/>
              </w:rPr>
              <w:fldChar w:fldCharType="end"/>
            </w:r>
          </w:hyperlink>
        </w:p>
        <w:p w14:paraId="01686645" w14:textId="13D103A7"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38" w:history="1">
            <w:r w:rsidRPr="00B94774">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454838 \h </w:instrText>
            </w:r>
            <w:r>
              <w:rPr>
                <w:noProof/>
                <w:webHidden/>
              </w:rPr>
            </w:r>
            <w:r>
              <w:rPr>
                <w:noProof/>
                <w:webHidden/>
              </w:rPr>
              <w:fldChar w:fldCharType="separate"/>
            </w:r>
            <w:r>
              <w:rPr>
                <w:noProof/>
                <w:webHidden/>
              </w:rPr>
              <w:t>13</w:t>
            </w:r>
            <w:r>
              <w:rPr>
                <w:noProof/>
                <w:webHidden/>
              </w:rPr>
              <w:fldChar w:fldCharType="end"/>
            </w:r>
          </w:hyperlink>
        </w:p>
        <w:p w14:paraId="1D280C8E" w14:textId="3AFED53B"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39" w:history="1">
            <w:r w:rsidRPr="00B94774">
              <w:rPr>
                <w:rStyle w:val="Enlla"/>
                <w:noProof/>
                <w:highlight w:val="yellow"/>
              </w:rPr>
              <w:t>4.1.1. EVOLUCIÓN DE LOS MULTIJUGADORES</w:t>
            </w:r>
            <w:r>
              <w:rPr>
                <w:noProof/>
                <w:webHidden/>
              </w:rPr>
              <w:tab/>
            </w:r>
            <w:r>
              <w:rPr>
                <w:noProof/>
                <w:webHidden/>
              </w:rPr>
              <w:fldChar w:fldCharType="begin"/>
            </w:r>
            <w:r>
              <w:rPr>
                <w:noProof/>
                <w:webHidden/>
              </w:rPr>
              <w:instrText xml:space="preserve"> PAGEREF _Toc63454839 \h </w:instrText>
            </w:r>
            <w:r>
              <w:rPr>
                <w:noProof/>
                <w:webHidden/>
              </w:rPr>
            </w:r>
            <w:r>
              <w:rPr>
                <w:noProof/>
                <w:webHidden/>
              </w:rPr>
              <w:fldChar w:fldCharType="separate"/>
            </w:r>
            <w:r>
              <w:rPr>
                <w:noProof/>
                <w:webHidden/>
              </w:rPr>
              <w:t>13</w:t>
            </w:r>
            <w:r>
              <w:rPr>
                <w:noProof/>
                <w:webHidden/>
              </w:rPr>
              <w:fldChar w:fldCharType="end"/>
            </w:r>
          </w:hyperlink>
        </w:p>
        <w:p w14:paraId="247672DD" w14:textId="7142F8EC"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0" w:history="1">
            <w:r w:rsidRPr="00B94774">
              <w:rPr>
                <w:rStyle w:val="Enlla"/>
                <w:noProof/>
                <w:highlight w:val="magenta"/>
              </w:rPr>
              <w:t>4.1.2. MULTIJUGADOR LOCAL</w:t>
            </w:r>
            <w:r>
              <w:rPr>
                <w:noProof/>
                <w:webHidden/>
              </w:rPr>
              <w:tab/>
            </w:r>
            <w:r>
              <w:rPr>
                <w:noProof/>
                <w:webHidden/>
              </w:rPr>
              <w:fldChar w:fldCharType="begin"/>
            </w:r>
            <w:r>
              <w:rPr>
                <w:noProof/>
                <w:webHidden/>
              </w:rPr>
              <w:instrText xml:space="preserve"> PAGEREF _Toc63454840 \h </w:instrText>
            </w:r>
            <w:r>
              <w:rPr>
                <w:noProof/>
                <w:webHidden/>
              </w:rPr>
            </w:r>
            <w:r>
              <w:rPr>
                <w:noProof/>
                <w:webHidden/>
              </w:rPr>
              <w:fldChar w:fldCharType="separate"/>
            </w:r>
            <w:r>
              <w:rPr>
                <w:noProof/>
                <w:webHidden/>
              </w:rPr>
              <w:t>14</w:t>
            </w:r>
            <w:r>
              <w:rPr>
                <w:noProof/>
                <w:webHidden/>
              </w:rPr>
              <w:fldChar w:fldCharType="end"/>
            </w:r>
          </w:hyperlink>
        </w:p>
        <w:p w14:paraId="6F214E01" w14:textId="7D6F8A9F"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1" w:history="1">
            <w:r w:rsidRPr="00B94774">
              <w:rPr>
                <w:rStyle w:val="Enlla"/>
                <w:noProof/>
                <w:highlight w:val="magenta"/>
              </w:rPr>
              <w:t>4.1.3. MULTIJUGADOR EN LÍNEA</w:t>
            </w:r>
            <w:r>
              <w:rPr>
                <w:noProof/>
                <w:webHidden/>
              </w:rPr>
              <w:tab/>
            </w:r>
            <w:r>
              <w:rPr>
                <w:noProof/>
                <w:webHidden/>
              </w:rPr>
              <w:fldChar w:fldCharType="begin"/>
            </w:r>
            <w:r>
              <w:rPr>
                <w:noProof/>
                <w:webHidden/>
              </w:rPr>
              <w:instrText xml:space="preserve"> PAGEREF _Toc63454841 \h </w:instrText>
            </w:r>
            <w:r>
              <w:rPr>
                <w:noProof/>
                <w:webHidden/>
              </w:rPr>
            </w:r>
            <w:r>
              <w:rPr>
                <w:noProof/>
                <w:webHidden/>
              </w:rPr>
              <w:fldChar w:fldCharType="separate"/>
            </w:r>
            <w:r>
              <w:rPr>
                <w:noProof/>
                <w:webHidden/>
              </w:rPr>
              <w:t>14</w:t>
            </w:r>
            <w:r>
              <w:rPr>
                <w:noProof/>
                <w:webHidden/>
              </w:rPr>
              <w:fldChar w:fldCharType="end"/>
            </w:r>
          </w:hyperlink>
        </w:p>
        <w:p w14:paraId="6BBA6A05" w14:textId="5908B90E"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42" w:history="1">
            <w:r w:rsidRPr="00B94774">
              <w:rPr>
                <w:rStyle w:val="Enlla"/>
                <w:noProof/>
                <w:highlight w:val="magenta"/>
              </w:rPr>
              <w:t>4.2. PROTOCOLOS PARA LA COMUNICACIÓN EN TIEMPO REAL</w:t>
            </w:r>
            <w:r>
              <w:rPr>
                <w:noProof/>
                <w:webHidden/>
              </w:rPr>
              <w:tab/>
            </w:r>
            <w:r>
              <w:rPr>
                <w:noProof/>
                <w:webHidden/>
              </w:rPr>
              <w:fldChar w:fldCharType="begin"/>
            </w:r>
            <w:r>
              <w:rPr>
                <w:noProof/>
                <w:webHidden/>
              </w:rPr>
              <w:instrText xml:space="preserve"> PAGEREF _Toc63454842 \h </w:instrText>
            </w:r>
            <w:r>
              <w:rPr>
                <w:noProof/>
                <w:webHidden/>
              </w:rPr>
            </w:r>
            <w:r>
              <w:rPr>
                <w:noProof/>
                <w:webHidden/>
              </w:rPr>
              <w:fldChar w:fldCharType="separate"/>
            </w:r>
            <w:r>
              <w:rPr>
                <w:noProof/>
                <w:webHidden/>
              </w:rPr>
              <w:t>15</w:t>
            </w:r>
            <w:r>
              <w:rPr>
                <w:noProof/>
                <w:webHidden/>
              </w:rPr>
              <w:fldChar w:fldCharType="end"/>
            </w:r>
          </w:hyperlink>
        </w:p>
        <w:p w14:paraId="69822864" w14:textId="4462B817"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3" w:history="1">
            <w:r w:rsidRPr="00B94774">
              <w:rPr>
                <w:rStyle w:val="Enlla"/>
                <w:noProof/>
                <w:highlight w:val="yellow"/>
              </w:rPr>
              <w:t>4.2.1. ¿CÓMO FUNCI</w:t>
            </w:r>
            <w:r w:rsidRPr="00B94774">
              <w:rPr>
                <w:rStyle w:val="Enlla"/>
                <w:noProof/>
                <w:highlight w:val="yellow"/>
              </w:rPr>
              <w:t>O</w:t>
            </w:r>
            <w:r w:rsidRPr="00B94774">
              <w:rPr>
                <w:rStyle w:val="Enlla"/>
                <w:noProof/>
                <w:highlight w:val="yellow"/>
              </w:rPr>
              <w:t>NA INTERNET?</w:t>
            </w:r>
            <w:r>
              <w:rPr>
                <w:noProof/>
                <w:webHidden/>
              </w:rPr>
              <w:tab/>
            </w:r>
            <w:r>
              <w:rPr>
                <w:noProof/>
                <w:webHidden/>
              </w:rPr>
              <w:fldChar w:fldCharType="begin"/>
            </w:r>
            <w:r>
              <w:rPr>
                <w:noProof/>
                <w:webHidden/>
              </w:rPr>
              <w:instrText xml:space="preserve"> PAGEREF _Toc63454843 \h </w:instrText>
            </w:r>
            <w:r>
              <w:rPr>
                <w:noProof/>
                <w:webHidden/>
              </w:rPr>
            </w:r>
            <w:r>
              <w:rPr>
                <w:noProof/>
                <w:webHidden/>
              </w:rPr>
              <w:fldChar w:fldCharType="separate"/>
            </w:r>
            <w:r>
              <w:rPr>
                <w:noProof/>
                <w:webHidden/>
              </w:rPr>
              <w:t>15</w:t>
            </w:r>
            <w:r>
              <w:rPr>
                <w:noProof/>
                <w:webHidden/>
              </w:rPr>
              <w:fldChar w:fldCharType="end"/>
            </w:r>
          </w:hyperlink>
        </w:p>
        <w:p w14:paraId="415477CB" w14:textId="0D825315"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4" w:history="1">
            <w:r w:rsidRPr="00B94774">
              <w:rPr>
                <w:rStyle w:val="Enlla"/>
                <w:noProof/>
                <w:highlight w:val="red"/>
              </w:rPr>
              <w:t>4.2.2. TRANSPORT CONTROL PROTOCOL (TCP)</w:t>
            </w:r>
            <w:r>
              <w:rPr>
                <w:noProof/>
                <w:webHidden/>
              </w:rPr>
              <w:tab/>
            </w:r>
            <w:r>
              <w:rPr>
                <w:noProof/>
                <w:webHidden/>
              </w:rPr>
              <w:fldChar w:fldCharType="begin"/>
            </w:r>
            <w:r>
              <w:rPr>
                <w:noProof/>
                <w:webHidden/>
              </w:rPr>
              <w:instrText xml:space="preserve"> PAGEREF _Toc63454844 \h </w:instrText>
            </w:r>
            <w:r>
              <w:rPr>
                <w:noProof/>
                <w:webHidden/>
              </w:rPr>
            </w:r>
            <w:r>
              <w:rPr>
                <w:noProof/>
                <w:webHidden/>
              </w:rPr>
              <w:fldChar w:fldCharType="separate"/>
            </w:r>
            <w:r>
              <w:rPr>
                <w:noProof/>
                <w:webHidden/>
              </w:rPr>
              <w:t>16</w:t>
            </w:r>
            <w:r>
              <w:rPr>
                <w:noProof/>
                <w:webHidden/>
              </w:rPr>
              <w:fldChar w:fldCharType="end"/>
            </w:r>
          </w:hyperlink>
        </w:p>
        <w:p w14:paraId="60847D10" w14:textId="224252EF"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5" w:history="1">
            <w:r w:rsidRPr="00B94774">
              <w:rPr>
                <w:rStyle w:val="Enlla"/>
                <w:noProof/>
                <w:highlight w:val="red"/>
              </w:rPr>
              <w:t>4.2.3. USER DATAGRAM PROTOCOL (UDP)</w:t>
            </w:r>
            <w:r>
              <w:rPr>
                <w:noProof/>
                <w:webHidden/>
              </w:rPr>
              <w:tab/>
            </w:r>
            <w:r>
              <w:rPr>
                <w:noProof/>
                <w:webHidden/>
              </w:rPr>
              <w:fldChar w:fldCharType="begin"/>
            </w:r>
            <w:r>
              <w:rPr>
                <w:noProof/>
                <w:webHidden/>
              </w:rPr>
              <w:instrText xml:space="preserve"> PAGEREF _Toc63454845 \h </w:instrText>
            </w:r>
            <w:r>
              <w:rPr>
                <w:noProof/>
                <w:webHidden/>
              </w:rPr>
            </w:r>
            <w:r>
              <w:rPr>
                <w:noProof/>
                <w:webHidden/>
              </w:rPr>
              <w:fldChar w:fldCharType="separate"/>
            </w:r>
            <w:r>
              <w:rPr>
                <w:noProof/>
                <w:webHidden/>
              </w:rPr>
              <w:t>16</w:t>
            </w:r>
            <w:r>
              <w:rPr>
                <w:noProof/>
                <w:webHidden/>
              </w:rPr>
              <w:fldChar w:fldCharType="end"/>
            </w:r>
          </w:hyperlink>
        </w:p>
        <w:p w14:paraId="55BEB23E" w14:textId="7A9D4F7B"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6" w:history="1">
            <w:r w:rsidRPr="00B94774">
              <w:rPr>
                <w:rStyle w:val="Enlla"/>
                <w:noProof/>
                <w:highlight w:val="red"/>
              </w:rPr>
              <w:t>4.2.4. WEBSOCKETS</w:t>
            </w:r>
            <w:r>
              <w:rPr>
                <w:noProof/>
                <w:webHidden/>
              </w:rPr>
              <w:tab/>
            </w:r>
            <w:r>
              <w:rPr>
                <w:noProof/>
                <w:webHidden/>
              </w:rPr>
              <w:fldChar w:fldCharType="begin"/>
            </w:r>
            <w:r>
              <w:rPr>
                <w:noProof/>
                <w:webHidden/>
              </w:rPr>
              <w:instrText xml:space="preserve"> PAGEREF _Toc63454846 \h </w:instrText>
            </w:r>
            <w:r>
              <w:rPr>
                <w:noProof/>
                <w:webHidden/>
              </w:rPr>
            </w:r>
            <w:r>
              <w:rPr>
                <w:noProof/>
                <w:webHidden/>
              </w:rPr>
              <w:fldChar w:fldCharType="separate"/>
            </w:r>
            <w:r>
              <w:rPr>
                <w:noProof/>
                <w:webHidden/>
              </w:rPr>
              <w:t>16</w:t>
            </w:r>
            <w:r>
              <w:rPr>
                <w:noProof/>
                <w:webHidden/>
              </w:rPr>
              <w:fldChar w:fldCharType="end"/>
            </w:r>
          </w:hyperlink>
        </w:p>
        <w:p w14:paraId="0FC8CFCA" w14:textId="453ACBA5"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47" w:history="1">
            <w:r w:rsidRPr="00B94774">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454847 \h </w:instrText>
            </w:r>
            <w:r>
              <w:rPr>
                <w:noProof/>
                <w:webHidden/>
              </w:rPr>
            </w:r>
            <w:r>
              <w:rPr>
                <w:noProof/>
                <w:webHidden/>
              </w:rPr>
              <w:fldChar w:fldCharType="separate"/>
            </w:r>
            <w:r>
              <w:rPr>
                <w:noProof/>
                <w:webHidden/>
              </w:rPr>
              <w:t>16</w:t>
            </w:r>
            <w:r>
              <w:rPr>
                <w:noProof/>
                <w:webHidden/>
              </w:rPr>
              <w:fldChar w:fldCharType="end"/>
            </w:r>
          </w:hyperlink>
        </w:p>
        <w:p w14:paraId="25D83500" w14:textId="4FFBC37E"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8" w:history="1">
            <w:r w:rsidRPr="00B94774">
              <w:rPr>
                <w:rStyle w:val="Enlla"/>
                <w:noProof/>
                <w:highlight w:val="yellow"/>
              </w:rPr>
              <w:t>4.3.1. CLIENTE-SERVIDOR</w:t>
            </w:r>
            <w:r>
              <w:rPr>
                <w:noProof/>
                <w:webHidden/>
              </w:rPr>
              <w:tab/>
            </w:r>
            <w:r>
              <w:rPr>
                <w:noProof/>
                <w:webHidden/>
              </w:rPr>
              <w:fldChar w:fldCharType="begin"/>
            </w:r>
            <w:r>
              <w:rPr>
                <w:noProof/>
                <w:webHidden/>
              </w:rPr>
              <w:instrText xml:space="preserve"> PAGEREF _Toc63454848 \h </w:instrText>
            </w:r>
            <w:r>
              <w:rPr>
                <w:noProof/>
                <w:webHidden/>
              </w:rPr>
            </w:r>
            <w:r>
              <w:rPr>
                <w:noProof/>
                <w:webHidden/>
              </w:rPr>
              <w:fldChar w:fldCharType="separate"/>
            </w:r>
            <w:r>
              <w:rPr>
                <w:noProof/>
                <w:webHidden/>
              </w:rPr>
              <w:t>16</w:t>
            </w:r>
            <w:r>
              <w:rPr>
                <w:noProof/>
                <w:webHidden/>
              </w:rPr>
              <w:fldChar w:fldCharType="end"/>
            </w:r>
          </w:hyperlink>
        </w:p>
        <w:p w14:paraId="727618D0" w14:textId="52DA5045"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49" w:history="1">
            <w:r w:rsidRPr="00B94774">
              <w:rPr>
                <w:rStyle w:val="Enlla"/>
                <w:noProof/>
                <w:highlight w:val="red"/>
              </w:rPr>
              <w:t>4.3.2. PEER-TO-PEER (P2P)</w:t>
            </w:r>
            <w:r>
              <w:rPr>
                <w:noProof/>
                <w:webHidden/>
              </w:rPr>
              <w:tab/>
            </w:r>
            <w:r>
              <w:rPr>
                <w:noProof/>
                <w:webHidden/>
              </w:rPr>
              <w:fldChar w:fldCharType="begin"/>
            </w:r>
            <w:r>
              <w:rPr>
                <w:noProof/>
                <w:webHidden/>
              </w:rPr>
              <w:instrText xml:space="preserve"> PAGEREF _Toc63454849 \h </w:instrText>
            </w:r>
            <w:r>
              <w:rPr>
                <w:noProof/>
                <w:webHidden/>
              </w:rPr>
            </w:r>
            <w:r>
              <w:rPr>
                <w:noProof/>
                <w:webHidden/>
              </w:rPr>
              <w:fldChar w:fldCharType="separate"/>
            </w:r>
            <w:r>
              <w:rPr>
                <w:noProof/>
                <w:webHidden/>
              </w:rPr>
              <w:t>17</w:t>
            </w:r>
            <w:r>
              <w:rPr>
                <w:noProof/>
                <w:webHidden/>
              </w:rPr>
              <w:fldChar w:fldCharType="end"/>
            </w:r>
          </w:hyperlink>
        </w:p>
        <w:p w14:paraId="37A2DF45" w14:textId="413A31F1"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50" w:history="1">
            <w:r w:rsidRPr="00B94774">
              <w:rPr>
                <w:rStyle w:val="Enlla"/>
                <w:noProof/>
                <w:highlight w:val="red"/>
              </w:rPr>
              <w:t>4.3.3. SERVIDOR-SERVIDOR</w:t>
            </w:r>
            <w:r>
              <w:rPr>
                <w:noProof/>
                <w:webHidden/>
              </w:rPr>
              <w:tab/>
            </w:r>
            <w:r>
              <w:rPr>
                <w:noProof/>
                <w:webHidden/>
              </w:rPr>
              <w:fldChar w:fldCharType="begin"/>
            </w:r>
            <w:r>
              <w:rPr>
                <w:noProof/>
                <w:webHidden/>
              </w:rPr>
              <w:instrText xml:space="preserve"> PAGEREF _Toc63454850 \h </w:instrText>
            </w:r>
            <w:r>
              <w:rPr>
                <w:noProof/>
                <w:webHidden/>
              </w:rPr>
            </w:r>
            <w:r>
              <w:rPr>
                <w:noProof/>
                <w:webHidden/>
              </w:rPr>
              <w:fldChar w:fldCharType="separate"/>
            </w:r>
            <w:r>
              <w:rPr>
                <w:noProof/>
                <w:webHidden/>
              </w:rPr>
              <w:t>17</w:t>
            </w:r>
            <w:r>
              <w:rPr>
                <w:noProof/>
                <w:webHidden/>
              </w:rPr>
              <w:fldChar w:fldCharType="end"/>
            </w:r>
          </w:hyperlink>
        </w:p>
        <w:p w14:paraId="7E5C2FB5" w14:textId="0712C922"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51" w:history="1">
            <w:r w:rsidRPr="00B94774">
              <w:rPr>
                <w:rStyle w:val="Enlla"/>
                <w:noProof/>
                <w:highlight w:val="yellow"/>
              </w:rPr>
              <w:t>4.4. FUNCIONAMIENTO DE UN COCHE</w:t>
            </w:r>
            <w:r>
              <w:rPr>
                <w:noProof/>
                <w:webHidden/>
              </w:rPr>
              <w:tab/>
            </w:r>
            <w:r>
              <w:rPr>
                <w:noProof/>
                <w:webHidden/>
              </w:rPr>
              <w:fldChar w:fldCharType="begin"/>
            </w:r>
            <w:r>
              <w:rPr>
                <w:noProof/>
                <w:webHidden/>
              </w:rPr>
              <w:instrText xml:space="preserve"> PAGEREF _Toc63454851 \h </w:instrText>
            </w:r>
            <w:r>
              <w:rPr>
                <w:noProof/>
                <w:webHidden/>
              </w:rPr>
            </w:r>
            <w:r>
              <w:rPr>
                <w:noProof/>
                <w:webHidden/>
              </w:rPr>
              <w:fldChar w:fldCharType="separate"/>
            </w:r>
            <w:r>
              <w:rPr>
                <w:noProof/>
                <w:webHidden/>
              </w:rPr>
              <w:t>17</w:t>
            </w:r>
            <w:r>
              <w:rPr>
                <w:noProof/>
                <w:webHidden/>
              </w:rPr>
              <w:fldChar w:fldCharType="end"/>
            </w:r>
          </w:hyperlink>
        </w:p>
        <w:p w14:paraId="319F2432" w14:textId="13CE857D"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52" w:history="1">
            <w:r w:rsidRPr="00B94774">
              <w:rPr>
                <w:rStyle w:val="Enlla"/>
                <w:noProof/>
                <w:highlight w:val="magenta"/>
              </w:rPr>
              <w:t>CAPÍTULO 5. DISEÑO METODOLÓGICO Y CRONOGRAMA</w:t>
            </w:r>
            <w:r>
              <w:rPr>
                <w:noProof/>
                <w:webHidden/>
              </w:rPr>
              <w:tab/>
            </w:r>
            <w:r>
              <w:rPr>
                <w:noProof/>
                <w:webHidden/>
              </w:rPr>
              <w:fldChar w:fldCharType="begin"/>
            </w:r>
            <w:r>
              <w:rPr>
                <w:noProof/>
                <w:webHidden/>
              </w:rPr>
              <w:instrText xml:space="preserve"> PAGEREF _Toc63454852 \h </w:instrText>
            </w:r>
            <w:r>
              <w:rPr>
                <w:noProof/>
                <w:webHidden/>
              </w:rPr>
            </w:r>
            <w:r>
              <w:rPr>
                <w:noProof/>
                <w:webHidden/>
              </w:rPr>
              <w:fldChar w:fldCharType="separate"/>
            </w:r>
            <w:r>
              <w:rPr>
                <w:noProof/>
                <w:webHidden/>
              </w:rPr>
              <w:t>19</w:t>
            </w:r>
            <w:r>
              <w:rPr>
                <w:noProof/>
                <w:webHidden/>
              </w:rPr>
              <w:fldChar w:fldCharType="end"/>
            </w:r>
          </w:hyperlink>
        </w:p>
        <w:p w14:paraId="413C6C4E" w14:textId="2060A5C2"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53" w:history="1">
            <w:r w:rsidRPr="00B94774">
              <w:rPr>
                <w:rStyle w:val="Enlla"/>
                <w:noProof/>
                <w:highlight w:val="magenta"/>
              </w:rPr>
              <w:t>5.1. HERRAMIENTAS DE DESARROLLO</w:t>
            </w:r>
            <w:r>
              <w:rPr>
                <w:noProof/>
                <w:webHidden/>
              </w:rPr>
              <w:tab/>
            </w:r>
            <w:r>
              <w:rPr>
                <w:noProof/>
                <w:webHidden/>
              </w:rPr>
              <w:fldChar w:fldCharType="begin"/>
            </w:r>
            <w:r>
              <w:rPr>
                <w:noProof/>
                <w:webHidden/>
              </w:rPr>
              <w:instrText xml:space="preserve"> PAGEREF _Toc63454853 \h </w:instrText>
            </w:r>
            <w:r>
              <w:rPr>
                <w:noProof/>
                <w:webHidden/>
              </w:rPr>
            </w:r>
            <w:r>
              <w:rPr>
                <w:noProof/>
                <w:webHidden/>
              </w:rPr>
              <w:fldChar w:fldCharType="separate"/>
            </w:r>
            <w:r>
              <w:rPr>
                <w:noProof/>
                <w:webHidden/>
              </w:rPr>
              <w:t>19</w:t>
            </w:r>
            <w:r>
              <w:rPr>
                <w:noProof/>
                <w:webHidden/>
              </w:rPr>
              <w:fldChar w:fldCharType="end"/>
            </w:r>
          </w:hyperlink>
        </w:p>
        <w:p w14:paraId="4613B385" w14:textId="41BA56C5"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54" w:history="1">
            <w:r w:rsidRPr="00B94774">
              <w:rPr>
                <w:rStyle w:val="Enlla"/>
                <w:noProof/>
                <w:highlight w:val="magenta"/>
              </w:rPr>
              <w:t>5.1.1. HERRAMIENTAS DE DESARROLLO DEL CLIENTE</w:t>
            </w:r>
            <w:r>
              <w:rPr>
                <w:noProof/>
                <w:webHidden/>
              </w:rPr>
              <w:tab/>
            </w:r>
            <w:r>
              <w:rPr>
                <w:noProof/>
                <w:webHidden/>
              </w:rPr>
              <w:fldChar w:fldCharType="begin"/>
            </w:r>
            <w:r>
              <w:rPr>
                <w:noProof/>
                <w:webHidden/>
              </w:rPr>
              <w:instrText xml:space="preserve"> PAGEREF _Toc63454854 \h </w:instrText>
            </w:r>
            <w:r>
              <w:rPr>
                <w:noProof/>
                <w:webHidden/>
              </w:rPr>
            </w:r>
            <w:r>
              <w:rPr>
                <w:noProof/>
                <w:webHidden/>
              </w:rPr>
              <w:fldChar w:fldCharType="separate"/>
            </w:r>
            <w:r>
              <w:rPr>
                <w:noProof/>
                <w:webHidden/>
              </w:rPr>
              <w:t>19</w:t>
            </w:r>
            <w:r>
              <w:rPr>
                <w:noProof/>
                <w:webHidden/>
              </w:rPr>
              <w:fldChar w:fldCharType="end"/>
            </w:r>
          </w:hyperlink>
        </w:p>
        <w:p w14:paraId="7CDABE38" w14:textId="37E12E2F"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55" w:history="1">
            <w:r w:rsidRPr="00B94774">
              <w:rPr>
                <w:rStyle w:val="Enlla"/>
                <w:noProof/>
                <w:highlight w:val="magenta"/>
              </w:rPr>
              <w:t>5.1.2. HERRAMIENTAS DE DESARROLLO DEL SERVIDOR</w:t>
            </w:r>
            <w:r>
              <w:rPr>
                <w:noProof/>
                <w:webHidden/>
              </w:rPr>
              <w:tab/>
            </w:r>
            <w:r>
              <w:rPr>
                <w:noProof/>
                <w:webHidden/>
              </w:rPr>
              <w:fldChar w:fldCharType="begin"/>
            </w:r>
            <w:r>
              <w:rPr>
                <w:noProof/>
                <w:webHidden/>
              </w:rPr>
              <w:instrText xml:space="preserve"> PAGEREF _Toc63454855 \h </w:instrText>
            </w:r>
            <w:r>
              <w:rPr>
                <w:noProof/>
                <w:webHidden/>
              </w:rPr>
            </w:r>
            <w:r>
              <w:rPr>
                <w:noProof/>
                <w:webHidden/>
              </w:rPr>
              <w:fldChar w:fldCharType="separate"/>
            </w:r>
            <w:r>
              <w:rPr>
                <w:noProof/>
                <w:webHidden/>
              </w:rPr>
              <w:t>20</w:t>
            </w:r>
            <w:r>
              <w:rPr>
                <w:noProof/>
                <w:webHidden/>
              </w:rPr>
              <w:fldChar w:fldCharType="end"/>
            </w:r>
          </w:hyperlink>
        </w:p>
        <w:p w14:paraId="6EC0606E" w14:textId="51A37417"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56" w:history="1">
            <w:r w:rsidRPr="00B94774">
              <w:rPr>
                <w:rStyle w:val="Enlla"/>
                <w:noProof/>
                <w:highlight w:val="magenta"/>
              </w:rPr>
              <w:t>5.2. METODOLOGÍA</w:t>
            </w:r>
            <w:r>
              <w:rPr>
                <w:noProof/>
                <w:webHidden/>
              </w:rPr>
              <w:tab/>
            </w:r>
            <w:r>
              <w:rPr>
                <w:noProof/>
                <w:webHidden/>
              </w:rPr>
              <w:fldChar w:fldCharType="begin"/>
            </w:r>
            <w:r>
              <w:rPr>
                <w:noProof/>
                <w:webHidden/>
              </w:rPr>
              <w:instrText xml:space="preserve"> PAGEREF _Toc63454856 \h </w:instrText>
            </w:r>
            <w:r>
              <w:rPr>
                <w:noProof/>
                <w:webHidden/>
              </w:rPr>
            </w:r>
            <w:r>
              <w:rPr>
                <w:noProof/>
                <w:webHidden/>
              </w:rPr>
              <w:fldChar w:fldCharType="separate"/>
            </w:r>
            <w:r>
              <w:rPr>
                <w:noProof/>
                <w:webHidden/>
              </w:rPr>
              <w:t>21</w:t>
            </w:r>
            <w:r>
              <w:rPr>
                <w:noProof/>
                <w:webHidden/>
              </w:rPr>
              <w:fldChar w:fldCharType="end"/>
            </w:r>
          </w:hyperlink>
        </w:p>
        <w:p w14:paraId="65403FFD" w14:textId="051F57C5"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57" w:history="1">
            <w:r w:rsidRPr="00B94774">
              <w:rPr>
                <w:rStyle w:val="Enlla"/>
                <w:noProof/>
                <w:highlight w:val="magenta"/>
              </w:rPr>
              <w:t>5.2.1. METODOLOGÍA DE LA DOCUMENTACIÓN</w:t>
            </w:r>
            <w:r>
              <w:rPr>
                <w:noProof/>
                <w:webHidden/>
              </w:rPr>
              <w:tab/>
            </w:r>
            <w:r>
              <w:rPr>
                <w:noProof/>
                <w:webHidden/>
              </w:rPr>
              <w:fldChar w:fldCharType="begin"/>
            </w:r>
            <w:r>
              <w:rPr>
                <w:noProof/>
                <w:webHidden/>
              </w:rPr>
              <w:instrText xml:space="preserve"> PAGEREF _Toc63454857 \h </w:instrText>
            </w:r>
            <w:r>
              <w:rPr>
                <w:noProof/>
                <w:webHidden/>
              </w:rPr>
            </w:r>
            <w:r>
              <w:rPr>
                <w:noProof/>
                <w:webHidden/>
              </w:rPr>
              <w:fldChar w:fldCharType="separate"/>
            </w:r>
            <w:r>
              <w:rPr>
                <w:noProof/>
                <w:webHidden/>
              </w:rPr>
              <w:t>21</w:t>
            </w:r>
            <w:r>
              <w:rPr>
                <w:noProof/>
                <w:webHidden/>
              </w:rPr>
              <w:fldChar w:fldCharType="end"/>
            </w:r>
          </w:hyperlink>
        </w:p>
        <w:p w14:paraId="6CE3B9A1" w14:textId="27C37BF2" w:rsidR="0036044E" w:rsidRDefault="0036044E">
          <w:pPr>
            <w:pStyle w:val="IDC3"/>
            <w:tabs>
              <w:tab w:val="right" w:leader="dot" w:pos="8776"/>
            </w:tabs>
            <w:rPr>
              <w:rFonts w:asciiTheme="minorHAnsi" w:hAnsiTheme="minorHAnsi" w:cstheme="minorBidi"/>
              <w:noProof/>
              <w:sz w:val="22"/>
              <w:szCs w:val="22"/>
              <w:lang w:val="ca-ES" w:eastAsia="ca-ES"/>
            </w:rPr>
          </w:pPr>
          <w:hyperlink w:anchor="_Toc63454858" w:history="1">
            <w:r w:rsidRPr="00B94774">
              <w:rPr>
                <w:rStyle w:val="Enlla"/>
                <w:noProof/>
                <w:highlight w:val="magenta"/>
              </w:rPr>
              <w:t>5.2.2. METODOLOGÍA DEL PRODUCTO</w:t>
            </w:r>
            <w:r>
              <w:rPr>
                <w:noProof/>
                <w:webHidden/>
              </w:rPr>
              <w:tab/>
            </w:r>
            <w:r>
              <w:rPr>
                <w:noProof/>
                <w:webHidden/>
              </w:rPr>
              <w:fldChar w:fldCharType="begin"/>
            </w:r>
            <w:r>
              <w:rPr>
                <w:noProof/>
                <w:webHidden/>
              </w:rPr>
              <w:instrText xml:space="preserve"> PAGEREF _Toc63454858 \h </w:instrText>
            </w:r>
            <w:r>
              <w:rPr>
                <w:noProof/>
                <w:webHidden/>
              </w:rPr>
            </w:r>
            <w:r>
              <w:rPr>
                <w:noProof/>
                <w:webHidden/>
              </w:rPr>
              <w:fldChar w:fldCharType="separate"/>
            </w:r>
            <w:r>
              <w:rPr>
                <w:noProof/>
                <w:webHidden/>
              </w:rPr>
              <w:t>22</w:t>
            </w:r>
            <w:r>
              <w:rPr>
                <w:noProof/>
                <w:webHidden/>
              </w:rPr>
              <w:fldChar w:fldCharType="end"/>
            </w:r>
          </w:hyperlink>
        </w:p>
        <w:p w14:paraId="775544D4" w14:textId="1D9A2A00" w:rsidR="0036044E" w:rsidRDefault="0036044E">
          <w:pPr>
            <w:pStyle w:val="IDC2"/>
            <w:tabs>
              <w:tab w:val="right" w:leader="dot" w:pos="8776"/>
            </w:tabs>
            <w:rPr>
              <w:rFonts w:asciiTheme="minorHAnsi" w:hAnsiTheme="minorHAnsi" w:cstheme="minorBidi"/>
              <w:bCs w:val="0"/>
              <w:noProof/>
              <w:sz w:val="22"/>
              <w:lang w:val="ca-ES" w:eastAsia="ca-ES"/>
            </w:rPr>
          </w:pPr>
          <w:hyperlink w:anchor="_Toc63454859" w:history="1">
            <w:r w:rsidRPr="00B94774">
              <w:rPr>
                <w:rStyle w:val="Enlla"/>
                <w:noProof/>
                <w:highlight w:val="magenta"/>
              </w:rPr>
              <w:t>5.3. PLANIFICACIÓN</w:t>
            </w:r>
            <w:r>
              <w:rPr>
                <w:noProof/>
                <w:webHidden/>
              </w:rPr>
              <w:tab/>
            </w:r>
            <w:r>
              <w:rPr>
                <w:noProof/>
                <w:webHidden/>
              </w:rPr>
              <w:fldChar w:fldCharType="begin"/>
            </w:r>
            <w:r>
              <w:rPr>
                <w:noProof/>
                <w:webHidden/>
              </w:rPr>
              <w:instrText xml:space="preserve"> PAGEREF _Toc63454859 \h </w:instrText>
            </w:r>
            <w:r>
              <w:rPr>
                <w:noProof/>
                <w:webHidden/>
              </w:rPr>
            </w:r>
            <w:r>
              <w:rPr>
                <w:noProof/>
                <w:webHidden/>
              </w:rPr>
              <w:fldChar w:fldCharType="separate"/>
            </w:r>
            <w:r>
              <w:rPr>
                <w:noProof/>
                <w:webHidden/>
              </w:rPr>
              <w:t>22</w:t>
            </w:r>
            <w:r>
              <w:rPr>
                <w:noProof/>
                <w:webHidden/>
              </w:rPr>
              <w:fldChar w:fldCharType="end"/>
            </w:r>
          </w:hyperlink>
        </w:p>
        <w:p w14:paraId="1D3E7639" w14:textId="6ABE1221" w:rsidR="0036044E" w:rsidRDefault="0036044E">
          <w:pPr>
            <w:pStyle w:val="IDC1"/>
            <w:tabs>
              <w:tab w:val="right" w:leader="dot" w:pos="8776"/>
            </w:tabs>
            <w:rPr>
              <w:rFonts w:asciiTheme="minorHAnsi" w:hAnsiTheme="minorHAnsi" w:cstheme="minorBidi"/>
              <w:b w:val="0"/>
              <w:bCs w:val="0"/>
              <w:iCs w:val="0"/>
              <w:noProof/>
              <w:sz w:val="22"/>
              <w:szCs w:val="22"/>
              <w:lang w:val="ca-ES" w:eastAsia="ca-ES"/>
            </w:rPr>
          </w:pPr>
          <w:hyperlink w:anchor="_Toc63454860" w:history="1">
            <w:r w:rsidRPr="00B94774">
              <w:rPr>
                <w:rStyle w:val="Enlla"/>
                <w:noProof/>
                <w:highlight w:val="yellow"/>
              </w:rPr>
              <w:t>CAPÍTULO 6. BIBLIOGRAFÍA</w:t>
            </w:r>
            <w:r>
              <w:rPr>
                <w:noProof/>
                <w:webHidden/>
              </w:rPr>
              <w:tab/>
            </w:r>
            <w:r>
              <w:rPr>
                <w:noProof/>
                <w:webHidden/>
              </w:rPr>
              <w:fldChar w:fldCharType="begin"/>
            </w:r>
            <w:r>
              <w:rPr>
                <w:noProof/>
                <w:webHidden/>
              </w:rPr>
              <w:instrText xml:space="preserve"> PAGEREF _Toc63454860 \h </w:instrText>
            </w:r>
            <w:r>
              <w:rPr>
                <w:noProof/>
                <w:webHidden/>
              </w:rPr>
            </w:r>
            <w:r>
              <w:rPr>
                <w:noProof/>
                <w:webHidden/>
              </w:rPr>
              <w:fldChar w:fldCharType="separate"/>
            </w:r>
            <w:r>
              <w:rPr>
                <w:noProof/>
                <w:webHidden/>
              </w:rPr>
              <w:t>29</w:t>
            </w:r>
            <w:r>
              <w:rPr>
                <w:noProof/>
                <w:webHidden/>
              </w:rPr>
              <w:fldChar w:fldCharType="end"/>
            </w:r>
          </w:hyperlink>
        </w:p>
        <w:p w14:paraId="6093FB22" w14:textId="004A3045" w:rsidR="00207459" w:rsidRPr="00722C10" w:rsidRDefault="00EA7818">
          <w:r>
            <w:rPr>
              <w:rFonts w:cstheme="minorHAnsi"/>
              <w:sz w:val="28"/>
              <w:szCs w:val="24"/>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9610BE">
      <w:pPr>
        <w:pStyle w:val="Ttol1"/>
        <w:numPr>
          <w:ilvl w:val="0"/>
          <w:numId w:val="0"/>
        </w:numPr>
      </w:pPr>
      <w:bookmarkStart w:id="3" w:name="_Toc57196815"/>
      <w:bookmarkStart w:id="4" w:name="_Toc60338150"/>
      <w:bookmarkStart w:id="5" w:name="_Toc63454822"/>
      <w:r w:rsidRPr="00722C10">
        <w:rPr>
          <w:highlight w:val="yellow"/>
        </w:rPr>
        <w:lastRenderedPageBreak/>
        <w:t>ÍNDICE DE FIGURAS</w:t>
      </w:r>
      <w:bookmarkEnd w:id="3"/>
      <w:bookmarkEnd w:id="4"/>
      <w:bookmarkEnd w:id="5"/>
    </w:p>
    <w:p w14:paraId="53523309" w14:textId="45C8BF70" w:rsidR="0036044E"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454861" w:history="1">
        <w:r w:rsidR="0036044E" w:rsidRPr="00583F7F">
          <w:rPr>
            <w:rStyle w:val="Enlla"/>
            <w:noProof/>
          </w:rPr>
          <w:t>Figura 3.1: Controles de Mario Kart.</w:t>
        </w:r>
        <w:r w:rsidR="0036044E">
          <w:rPr>
            <w:noProof/>
            <w:webHidden/>
          </w:rPr>
          <w:tab/>
        </w:r>
        <w:r w:rsidR="0036044E">
          <w:rPr>
            <w:noProof/>
            <w:webHidden/>
          </w:rPr>
          <w:fldChar w:fldCharType="begin"/>
        </w:r>
        <w:r w:rsidR="0036044E">
          <w:rPr>
            <w:noProof/>
            <w:webHidden/>
          </w:rPr>
          <w:instrText xml:space="preserve"> PAGEREF _Toc63454861 \h </w:instrText>
        </w:r>
        <w:r w:rsidR="0036044E">
          <w:rPr>
            <w:noProof/>
            <w:webHidden/>
          </w:rPr>
        </w:r>
        <w:r w:rsidR="0036044E">
          <w:rPr>
            <w:noProof/>
            <w:webHidden/>
          </w:rPr>
          <w:fldChar w:fldCharType="separate"/>
        </w:r>
        <w:r w:rsidR="0036044E">
          <w:rPr>
            <w:noProof/>
            <w:webHidden/>
          </w:rPr>
          <w:t>6</w:t>
        </w:r>
        <w:r w:rsidR="0036044E">
          <w:rPr>
            <w:noProof/>
            <w:webHidden/>
          </w:rPr>
          <w:fldChar w:fldCharType="end"/>
        </w:r>
      </w:hyperlink>
    </w:p>
    <w:p w14:paraId="137CB697" w14:textId="27A55444" w:rsidR="0036044E" w:rsidRDefault="0036044E">
      <w:pPr>
        <w:pStyle w:val="ndexdillustracions"/>
        <w:tabs>
          <w:tab w:val="right" w:leader="dot" w:pos="8776"/>
        </w:tabs>
        <w:rPr>
          <w:rFonts w:asciiTheme="minorHAnsi" w:hAnsiTheme="minorHAnsi"/>
          <w:noProof/>
          <w:sz w:val="22"/>
          <w:lang w:val="ca-ES" w:eastAsia="ca-ES"/>
        </w:rPr>
      </w:pPr>
      <w:hyperlink w:anchor="_Toc63454862" w:history="1">
        <w:r w:rsidRPr="00583F7F">
          <w:rPr>
            <w:rStyle w:val="Enlla"/>
            <w:noProof/>
          </w:rPr>
          <w:t>Figura 3.2: Tabla de probabilidad de los objetos en Mario Kart</w:t>
        </w:r>
        <w:r>
          <w:rPr>
            <w:noProof/>
            <w:webHidden/>
          </w:rPr>
          <w:tab/>
        </w:r>
        <w:r>
          <w:rPr>
            <w:noProof/>
            <w:webHidden/>
          </w:rPr>
          <w:fldChar w:fldCharType="begin"/>
        </w:r>
        <w:r>
          <w:rPr>
            <w:noProof/>
            <w:webHidden/>
          </w:rPr>
          <w:instrText xml:space="preserve"> PAGEREF _Toc63454862 \h </w:instrText>
        </w:r>
        <w:r>
          <w:rPr>
            <w:noProof/>
            <w:webHidden/>
          </w:rPr>
        </w:r>
        <w:r>
          <w:rPr>
            <w:noProof/>
            <w:webHidden/>
          </w:rPr>
          <w:fldChar w:fldCharType="separate"/>
        </w:r>
        <w:r>
          <w:rPr>
            <w:noProof/>
            <w:webHidden/>
          </w:rPr>
          <w:t>7</w:t>
        </w:r>
        <w:r>
          <w:rPr>
            <w:noProof/>
            <w:webHidden/>
          </w:rPr>
          <w:fldChar w:fldCharType="end"/>
        </w:r>
      </w:hyperlink>
    </w:p>
    <w:p w14:paraId="32757BEC" w14:textId="0B90FEE9" w:rsidR="0036044E" w:rsidRDefault="0036044E">
      <w:pPr>
        <w:pStyle w:val="ndexdillustracions"/>
        <w:tabs>
          <w:tab w:val="right" w:leader="dot" w:pos="8776"/>
        </w:tabs>
        <w:rPr>
          <w:rFonts w:asciiTheme="minorHAnsi" w:hAnsiTheme="minorHAnsi"/>
          <w:noProof/>
          <w:sz w:val="22"/>
          <w:lang w:val="ca-ES" w:eastAsia="ca-ES"/>
        </w:rPr>
      </w:pPr>
      <w:hyperlink w:anchor="_Toc63454863" w:history="1">
        <w:r w:rsidRPr="00583F7F">
          <w:rPr>
            <w:rStyle w:val="Enlla"/>
            <w:noProof/>
          </w:rPr>
          <w:t>Figura 3.3: Modos de juego de Mario Kart.</w:t>
        </w:r>
        <w:r>
          <w:rPr>
            <w:noProof/>
            <w:webHidden/>
          </w:rPr>
          <w:tab/>
        </w:r>
        <w:r>
          <w:rPr>
            <w:noProof/>
            <w:webHidden/>
          </w:rPr>
          <w:fldChar w:fldCharType="begin"/>
        </w:r>
        <w:r>
          <w:rPr>
            <w:noProof/>
            <w:webHidden/>
          </w:rPr>
          <w:instrText xml:space="preserve"> PAGEREF _Toc63454863 \h </w:instrText>
        </w:r>
        <w:r>
          <w:rPr>
            <w:noProof/>
            <w:webHidden/>
          </w:rPr>
        </w:r>
        <w:r>
          <w:rPr>
            <w:noProof/>
            <w:webHidden/>
          </w:rPr>
          <w:fldChar w:fldCharType="separate"/>
        </w:r>
        <w:r>
          <w:rPr>
            <w:noProof/>
            <w:webHidden/>
          </w:rPr>
          <w:t>8</w:t>
        </w:r>
        <w:r>
          <w:rPr>
            <w:noProof/>
            <w:webHidden/>
          </w:rPr>
          <w:fldChar w:fldCharType="end"/>
        </w:r>
      </w:hyperlink>
    </w:p>
    <w:p w14:paraId="601FE7FF" w14:textId="6E9110B9" w:rsidR="0036044E" w:rsidRDefault="0036044E">
      <w:pPr>
        <w:pStyle w:val="ndexdillustracions"/>
        <w:tabs>
          <w:tab w:val="right" w:leader="dot" w:pos="8776"/>
        </w:tabs>
        <w:rPr>
          <w:rFonts w:asciiTheme="minorHAnsi" w:hAnsiTheme="minorHAnsi"/>
          <w:noProof/>
          <w:sz w:val="22"/>
          <w:lang w:val="ca-ES" w:eastAsia="ca-ES"/>
        </w:rPr>
      </w:pPr>
      <w:hyperlink w:anchor="_Toc63454864" w:history="1">
        <w:r w:rsidRPr="00583F7F">
          <w:rPr>
            <w:rStyle w:val="Enlla"/>
            <w:noProof/>
          </w:rPr>
          <w:t>Figura 3.4: Controles de Team Sonic Racing</w:t>
        </w:r>
        <w:r>
          <w:rPr>
            <w:noProof/>
            <w:webHidden/>
          </w:rPr>
          <w:tab/>
        </w:r>
        <w:r>
          <w:rPr>
            <w:noProof/>
            <w:webHidden/>
          </w:rPr>
          <w:fldChar w:fldCharType="begin"/>
        </w:r>
        <w:r>
          <w:rPr>
            <w:noProof/>
            <w:webHidden/>
          </w:rPr>
          <w:instrText xml:space="preserve"> PAGEREF _Toc63454864 \h </w:instrText>
        </w:r>
        <w:r>
          <w:rPr>
            <w:noProof/>
            <w:webHidden/>
          </w:rPr>
        </w:r>
        <w:r>
          <w:rPr>
            <w:noProof/>
            <w:webHidden/>
          </w:rPr>
          <w:fldChar w:fldCharType="separate"/>
        </w:r>
        <w:r>
          <w:rPr>
            <w:noProof/>
            <w:webHidden/>
          </w:rPr>
          <w:t>9</w:t>
        </w:r>
        <w:r>
          <w:rPr>
            <w:noProof/>
            <w:webHidden/>
          </w:rPr>
          <w:fldChar w:fldCharType="end"/>
        </w:r>
      </w:hyperlink>
    </w:p>
    <w:p w14:paraId="4314049E" w14:textId="6AF8E72B" w:rsidR="0036044E" w:rsidRDefault="0036044E">
      <w:pPr>
        <w:pStyle w:val="ndexdillustracions"/>
        <w:tabs>
          <w:tab w:val="right" w:leader="dot" w:pos="8776"/>
        </w:tabs>
        <w:rPr>
          <w:rFonts w:asciiTheme="minorHAnsi" w:hAnsiTheme="minorHAnsi"/>
          <w:noProof/>
          <w:sz w:val="22"/>
          <w:lang w:val="ca-ES" w:eastAsia="ca-ES"/>
        </w:rPr>
      </w:pPr>
      <w:hyperlink w:anchor="_Toc63454865" w:history="1">
        <w:r w:rsidRPr="00583F7F">
          <w:rPr>
            <w:rStyle w:val="Enlla"/>
            <w:noProof/>
          </w:rPr>
          <w:t>Figura 3.5: Controles Crash Team Racing Nitro Fueled</w:t>
        </w:r>
        <w:r>
          <w:rPr>
            <w:noProof/>
            <w:webHidden/>
          </w:rPr>
          <w:tab/>
        </w:r>
        <w:r>
          <w:rPr>
            <w:noProof/>
            <w:webHidden/>
          </w:rPr>
          <w:fldChar w:fldCharType="begin"/>
        </w:r>
        <w:r>
          <w:rPr>
            <w:noProof/>
            <w:webHidden/>
          </w:rPr>
          <w:instrText xml:space="preserve"> PAGEREF _Toc63454865 \h </w:instrText>
        </w:r>
        <w:r>
          <w:rPr>
            <w:noProof/>
            <w:webHidden/>
          </w:rPr>
        </w:r>
        <w:r>
          <w:rPr>
            <w:noProof/>
            <w:webHidden/>
          </w:rPr>
          <w:fldChar w:fldCharType="separate"/>
        </w:r>
        <w:r>
          <w:rPr>
            <w:noProof/>
            <w:webHidden/>
          </w:rPr>
          <w:t>10</w:t>
        </w:r>
        <w:r>
          <w:rPr>
            <w:noProof/>
            <w:webHidden/>
          </w:rPr>
          <w:fldChar w:fldCharType="end"/>
        </w:r>
      </w:hyperlink>
    </w:p>
    <w:p w14:paraId="7201F936" w14:textId="5B6A6B16" w:rsidR="0036044E" w:rsidRDefault="0036044E">
      <w:pPr>
        <w:pStyle w:val="ndexdillustracions"/>
        <w:tabs>
          <w:tab w:val="right" w:leader="dot" w:pos="8776"/>
        </w:tabs>
        <w:rPr>
          <w:rFonts w:asciiTheme="minorHAnsi" w:hAnsiTheme="minorHAnsi"/>
          <w:noProof/>
          <w:sz w:val="22"/>
          <w:lang w:val="ca-ES" w:eastAsia="ca-ES"/>
        </w:rPr>
      </w:pPr>
      <w:hyperlink w:anchor="_Toc63454866" w:history="1">
        <w:r w:rsidRPr="00583F7F">
          <w:rPr>
            <w:rStyle w:val="Enlla"/>
            <w:noProof/>
          </w:rPr>
          <w:t>Figura 4.1: Imagen del juego de Empire.</w:t>
        </w:r>
        <w:r>
          <w:rPr>
            <w:noProof/>
            <w:webHidden/>
          </w:rPr>
          <w:tab/>
        </w:r>
        <w:r>
          <w:rPr>
            <w:noProof/>
            <w:webHidden/>
          </w:rPr>
          <w:fldChar w:fldCharType="begin"/>
        </w:r>
        <w:r>
          <w:rPr>
            <w:noProof/>
            <w:webHidden/>
          </w:rPr>
          <w:instrText xml:space="preserve"> PAGEREF _Toc63454866 \h </w:instrText>
        </w:r>
        <w:r>
          <w:rPr>
            <w:noProof/>
            <w:webHidden/>
          </w:rPr>
        </w:r>
        <w:r>
          <w:rPr>
            <w:noProof/>
            <w:webHidden/>
          </w:rPr>
          <w:fldChar w:fldCharType="separate"/>
        </w:r>
        <w:r>
          <w:rPr>
            <w:noProof/>
            <w:webHidden/>
          </w:rPr>
          <w:t>13</w:t>
        </w:r>
        <w:r>
          <w:rPr>
            <w:noProof/>
            <w:webHidden/>
          </w:rPr>
          <w:fldChar w:fldCharType="end"/>
        </w:r>
      </w:hyperlink>
    </w:p>
    <w:p w14:paraId="50C28853" w14:textId="7C5D256F" w:rsidR="0036044E" w:rsidRDefault="0036044E">
      <w:pPr>
        <w:pStyle w:val="ndexdillustracions"/>
        <w:tabs>
          <w:tab w:val="right" w:leader="dot" w:pos="8776"/>
        </w:tabs>
        <w:rPr>
          <w:rFonts w:asciiTheme="minorHAnsi" w:hAnsiTheme="minorHAnsi"/>
          <w:noProof/>
          <w:sz w:val="22"/>
          <w:lang w:val="ca-ES" w:eastAsia="ca-ES"/>
        </w:rPr>
      </w:pPr>
      <w:hyperlink w:anchor="_Toc63454867" w:history="1">
        <w:r w:rsidRPr="00583F7F">
          <w:rPr>
            <w:rStyle w:val="Enlla"/>
            <w:noProof/>
          </w:rPr>
          <w:t>Figura 4.2: Topología Cliente-Servidor</w:t>
        </w:r>
        <w:r>
          <w:rPr>
            <w:noProof/>
            <w:webHidden/>
          </w:rPr>
          <w:tab/>
        </w:r>
        <w:r>
          <w:rPr>
            <w:noProof/>
            <w:webHidden/>
          </w:rPr>
          <w:fldChar w:fldCharType="begin"/>
        </w:r>
        <w:r>
          <w:rPr>
            <w:noProof/>
            <w:webHidden/>
          </w:rPr>
          <w:instrText xml:space="preserve"> PAGEREF _Toc63454867 \h </w:instrText>
        </w:r>
        <w:r>
          <w:rPr>
            <w:noProof/>
            <w:webHidden/>
          </w:rPr>
        </w:r>
        <w:r>
          <w:rPr>
            <w:noProof/>
            <w:webHidden/>
          </w:rPr>
          <w:fldChar w:fldCharType="separate"/>
        </w:r>
        <w:r>
          <w:rPr>
            <w:noProof/>
            <w:webHidden/>
          </w:rPr>
          <w:t>17</w:t>
        </w:r>
        <w:r>
          <w:rPr>
            <w:noProof/>
            <w:webHidden/>
          </w:rPr>
          <w:fldChar w:fldCharType="end"/>
        </w:r>
      </w:hyperlink>
    </w:p>
    <w:p w14:paraId="51F4ADCB" w14:textId="22263C60" w:rsidR="0036044E" w:rsidRDefault="0036044E">
      <w:pPr>
        <w:pStyle w:val="ndexdillustracions"/>
        <w:tabs>
          <w:tab w:val="right" w:leader="dot" w:pos="8776"/>
        </w:tabs>
        <w:rPr>
          <w:rFonts w:asciiTheme="minorHAnsi" w:hAnsiTheme="minorHAnsi"/>
          <w:noProof/>
          <w:sz w:val="22"/>
          <w:lang w:val="ca-ES" w:eastAsia="ca-ES"/>
        </w:rPr>
      </w:pPr>
      <w:hyperlink w:anchor="_Toc63454868" w:history="1">
        <w:r w:rsidRPr="00583F7F">
          <w:rPr>
            <w:rStyle w:val="Enlla"/>
            <w:noProof/>
          </w:rPr>
          <w:t xml:space="preserve">Figura 5.1: Logotipos de </w:t>
        </w:r>
        <w:r w:rsidRPr="00583F7F">
          <w:rPr>
            <w:rStyle w:val="Enlla"/>
            <w:i/>
            <w:iCs/>
            <w:noProof/>
          </w:rPr>
          <w:t>Unreal Engine</w:t>
        </w:r>
        <w:r w:rsidRPr="00583F7F">
          <w:rPr>
            <w:rStyle w:val="Enlla"/>
            <w:noProof/>
          </w:rPr>
          <w:t xml:space="preserve"> y </w:t>
        </w:r>
        <w:r w:rsidRPr="00583F7F">
          <w:rPr>
            <w:rStyle w:val="Enlla"/>
            <w:i/>
            <w:iCs/>
            <w:noProof/>
          </w:rPr>
          <w:t xml:space="preserve">JetBrains Rider </w:t>
        </w:r>
        <w:r w:rsidRPr="00583F7F">
          <w:rPr>
            <w:rStyle w:val="Enlla"/>
            <w:noProof/>
          </w:rPr>
          <w:t>respectivamente.</w:t>
        </w:r>
        <w:r>
          <w:rPr>
            <w:noProof/>
            <w:webHidden/>
          </w:rPr>
          <w:tab/>
        </w:r>
        <w:r>
          <w:rPr>
            <w:noProof/>
            <w:webHidden/>
          </w:rPr>
          <w:fldChar w:fldCharType="begin"/>
        </w:r>
        <w:r>
          <w:rPr>
            <w:noProof/>
            <w:webHidden/>
          </w:rPr>
          <w:instrText xml:space="preserve"> PAGEREF _Toc63454868 \h </w:instrText>
        </w:r>
        <w:r>
          <w:rPr>
            <w:noProof/>
            <w:webHidden/>
          </w:rPr>
        </w:r>
        <w:r>
          <w:rPr>
            <w:noProof/>
            <w:webHidden/>
          </w:rPr>
          <w:fldChar w:fldCharType="separate"/>
        </w:r>
        <w:r>
          <w:rPr>
            <w:noProof/>
            <w:webHidden/>
          </w:rPr>
          <w:t>20</w:t>
        </w:r>
        <w:r>
          <w:rPr>
            <w:noProof/>
            <w:webHidden/>
          </w:rPr>
          <w:fldChar w:fldCharType="end"/>
        </w:r>
      </w:hyperlink>
    </w:p>
    <w:p w14:paraId="32BC3630" w14:textId="09494533" w:rsidR="0036044E" w:rsidRDefault="0036044E">
      <w:pPr>
        <w:pStyle w:val="ndexdillustracions"/>
        <w:tabs>
          <w:tab w:val="right" w:leader="dot" w:pos="8776"/>
        </w:tabs>
        <w:rPr>
          <w:rFonts w:asciiTheme="minorHAnsi" w:hAnsiTheme="minorHAnsi"/>
          <w:noProof/>
          <w:sz w:val="22"/>
          <w:lang w:val="ca-ES" w:eastAsia="ca-ES"/>
        </w:rPr>
      </w:pPr>
      <w:hyperlink w:anchor="_Toc63454869" w:history="1">
        <w:r w:rsidRPr="00583F7F">
          <w:rPr>
            <w:rStyle w:val="Enlla"/>
            <w:noProof/>
          </w:rPr>
          <w:t xml:space="preserve">Figura 5.2: Logotipos de </w:t>
        </w:r>
        <w:r w:rsidRPr="00583F7F">
          <w:rPr>
            <w:rStyle w:val="Enlla"/>
            <w:i/>
            <w:iCs/>
            <w:noProof/>
          </w:rPr>
          <w:t>JetBrains WebStorm</w:t>
        </w:r>
        <w:r w:rsidRPr="00583F7F">
          <w:rPr>
            <w:rStyle w:val="Enlla"/>
            <w:noProof/>
          </w:rPr>
          <w:t xml:space="preserve"> y </w:t>
        </w:r>
        <w:r w:rsidRPr="00583F7F">
          <w:rPr>
            <w:rStyle w:val="Enlla"/>
            <w:i/>
            <w:iCs/>
            <w:noProof/>
          </w:rPr>
          <w:t>Node.js</w:t>
        </w:r>
        <w:r w:rsidRPr="00583F7F">
          <w:rPr>
            <w:rStyle w:val="Enlla"/>
            <w:noProof/>
          </w:rPr>
          <w:t>.</w:t>
        </w:r>
        <w:r>
          <w:rPr>
            <w:noProof/>
            <w:webHidden/>
          </w:rPr>
          <w:tab/>
        </w:r>
        <w:r>
          <w:rPr>
            <w:noProof/>
            <w:webHidden/>
          </w:rPr>
          <w:fldChar w:fldCharType="begin"/>
        </w:r>
        <w:r>
          <w:rPr>
            <w:noProof/>
            <w:webHidden/>
          </w:rPr>
          <w:instrText xml:space="preserve"> PAGEREF _Toc63454869 \h </w:instrText>
        </w:r>
        <w:r>
          <w:rPr>
            <w:noProof/>
            <w:webHidden/>
          </w:rPr>
        </w:r>
        <w:r>
          <w:rPr>
            <w:noProof/>
            <w:webHidden/>
          </w:rPr>
          <w:fldChar w:fldCharType="separate"/>
        </w:r>
        <w:r>
          <w:rPr>
            <w:noProof/>
            <w:webHidden/>
          </w:rPr>
          <w:t>21</w:t>
        </w:r>
        <w:r>
          <w:rPr>
            <w:noProof/>
            <w:webHidden/>
          </w:rPr>
          <w:fldChar w:fldCharType="end"/>
        </w:r>
      </w:hyperlink>
    </w:p>
    <w:p w14:paraId="68071481" w14:textId="7977A96C"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9610BE">
      <w:pPr>
        <w:pStyle w:val="Ttol1"/>
        <w:numPr>
          <w:ilvl w:val="0"/>
          <w:numId w:val="0"/>
        </w:numPr>
      </w:pPr>
      <w:bookmarkStart w:id="6" w:name="_Toc57196816"/>
      <w:bookmarkStart w:id="7" w:name="_Toc60338151"/>
      <w:bookmarkStart w:id="8" w:name="_Toc63454823"/>
      <w:r w:rsidRPr="00722C10">
        <w:rPr>
          <w:highlight w:val="yellow"/>
        </w:rPr>
        <w:lastRenderedPageBreak/>
        <w:t>ÍNDICE DE TABLAS</w:t>
      </w:r>
      <w:bookmarkEnd w:id="6"/>
      <w:bookmarkEnd w:id="7"/>
      <w:bookmarkEnd w:id="8"/>
    </w:p>
    <w:p w14:paraId="7B0172EE" w14:textId="57336A4E" w:rsidR="0036044E" w:rsidRDefault="00C73565">
      <w:pPr>
        <w:pStyle w:val="ndexdillustracions"/>
        <w:tabs>
          <w:tab w:val="right" w:leader="dot" w:pos="8776"/>
        </w:tabs>
        <w:rPr>
          <w:rFonts w:asciiTheme="minorHAnsi" w:hAnsiTheme="minorHAnsi"/>
          <w:noProof/>
          <w:sz w:val="22"/>
          <w:lang w:val="ca-ES" w:eastAsia="ca-ES"/>
        </w:rPr>
      </w:pPr>
      <w:r>
        <w:rPr>
          <w:b/>
          <w:bCs/>
          <w:noProof/>
        </w:rPr>
        <w:fldChar w:fldCharType="begin"/>
      </w:r>
      <w:r>
        <w:rPr>
          <w:b/>
          <w:bCs/>
          <w:noProof/>
        </w:rPr>
        <w:instrText xml:space="preserve"> TOC \h \z \c "Tabla" </w:instrText>
      </w:r>
      <w:r>
        <w:rPr>
          <w:b/>
          <w:bCs/>
          <w:noProof/>
        </w:rPr>
        <w:fldChar w:fldCharType="separate"/>
      </w:r>
      <w:hyperlink w:anchor="_Toc63454870" w:history="1">
        <w:r w:rsidR="0036044E" w:rsidRPr="00A55CA5">
          <w:rPr>
            <w:rStyle w:val="Enlla"/>
            <w:noProof/>
          </w:rPr>
          <w:t xml:space="preserve">Tabla 4.1: Modelo de capas OSI </w:t>
        </w:r>
        <w:r w:rsidR="0036044E" w:rsidRPr="00A55CA5">
          <w:rPr>
            <w:rStyle w:val="Enlla"/>
            <w:rFonts w:cs="Arial"/>
            <w:noProof/>
          </w:rPr>
          <w:t>(ISO/IEC JTC 1, 1994)</w:t>
        </w:r>
        <w:r w:rsidR="0036044E">
          <w:rPr>
            <w:noProof/>
            <w:webHidden/>
          </w:rPr>
          <w:tab/>
        </w:r>
        <w:r w:rsidR="0036044E">
          <w:rPr>
            <w:noProof/>
            <w:webHidden/>
          </w:rPr>
          <w:fldChar w:fldCharType="begin"/>
        </w:r>
        <w:r w:rsidR="0036044E">
          <w:rPr>
            <w:noProof/>
            <w:webHidden/>
          </w:rPr>
          <w:instrText xml:space="preserve"> PAGEREF _Toc63454870 \h </w:instrText>
        </w:r>
        <w:r w:rsidR="0036044E">
          <w:rPr>
            <w:noProof/>
            <w:webHidden/>
          </w:rPr>
        </w:r>
        <w:r w:rsidR="0036044E">
          <w:rPr>
            <w:noProof/>
            <w:webHidden/>
          </w:rPr>
          <w:fldChar w:fldCharType="separate"/>
        </w:r>
        <w:r w:rsidR="0036044E">
          <w:rPr>
            <w:noProof/>
            <w:webHidden/>
          </w:rPr>
          <w:t>16</w:t>
        </w:r>
        <w:r w:rsidR="0036044E">
          <w:rPr>
            <w:noProof/>
            <w:webHidden/>
          </w:rPr>
          <w:fldChar w:fldCharType="end"/>
        </w:r>
      </w:hyperlink>
    </w:p>
    <w:p w14:paraId="01A31890" w14:textId="13C14E3A" w:rsidR="0036044E" w:rsidRDefault="0036044E">
      <w:pPr>
        <w:pStyle w:val="ndexdillustracions"/>
        <w:tabs>
          <w:tab w:val="right" w:leader="dot" w:pos="8776"/>
        </w:tabs>
        <w:rPr>
          <w:rFonts w:asciiTheme="minorHAnsi" w:hAnsiTheme="minorHAnsi"/>
          <w:noProof/>
          <w:sz w:val="22"/>
          <w:lang w:val="ca-ES" w:eastAsia="ca-ES"/>
        </w:rPr>
      </w:pPr>
      <w:hyperlink w:anchor="_Toc63454871" w:history="1">
        <w:r w:rsidRPr="00A55CA5">
          <w:rPr>
            <w:rStyle w:val="Enlla"/>
            <w:noProof/>
          </w:rPr>
          <w:t>Tabla 5.1: Cronograma de la documentación</w:t>
        </w:r>
        <w:r>
          <w:rPr>
            <w:noProof/>
            <w:webHidden/>
          </w:rPr>
          <w:tab/>
        </w:r>
        <w:r>
          <w:rPr>
            <w:noProof/>
            <w:webHidden/>
          </w:rPr>
          <w:fldChar w:fldCharType="begin"/>
        </w:r>
        <w:r>
          <w:rPr>
            <w:noProof/>
            <w:webHidden/>
          </w:rPr>
          <w:instrText xml:space="preserve"> PAGEREF _Toc63454871 \h </w:instrText>
        </w:r>
        <w:r>
          <w:rPr>
            <w:noProof/>
            <w:webHidden/>
          </w:rPr>
        </w:r>
        <w:r>
          <w:rPr>
            <w:noProof/>
            <w:webHidden/>
          </w:rPr>
          <w:fldChar w:fldCharType="separate"/>
        </w:r>
        <w:r>
          <w:rPr>
            <w:noProof/>
            <w:webHidden/>
          </w:rPr>
          <w:t>23</w:t>
        </w:r>
        <w:r>
          <w:rPr>
            <w:noProof/>
            <w:webHidden/>
          </w:rPr>
          <w:fldChar w:fldCharType="end"/>
        </w:r>
      </w:hyperlink>
    </w:p>
    <w:p w14:paraId="68F208C7" w14:textId="2AA79DB0" w:rsidR="0036044E" w:rsidRDefault="0036044E">
      <w:pPr>
        <w:pStyle w:val="ndexdillustracions"/>
        <w:tabs>
          <w:tab w:val="right" w:leader="dot" w:pos="8776"/>
        </w:tabs>
        <w:rPr>
          <w:rFonts w:asciiTheme="minorHAnsi" w:hAnsiTheme="minorHAnsi"/>
          <w:noProof/>
          <w:sz w:val="22"/>
          <w:lang w:val="ca-ES" w:eastAsia="ca-ES"/>
        </w:rPr>
      </w:pPr>
      <w:hyperlink w:anchor="_Toc63454872" w:history="1">
        <w:r w:rsidRPr="00A55CA5">
          <w:rPr>
            <w:rStyle w:val="Enlla"/>
            <w:noProof/>
          </w:rPr>
          <w:t>Tabla 5.2: Cronograma del producto (Diciembre - Marzo)</w:t>
        </w:r>
        <w:r>
          <w:rPr>
            <w:noProof/>
            <w:webHidden/>
          </w:rPr>
          <w:tab/>
        </w:r>
        <w:r>
          <w:rPr>
            <w:noProof/>
            <w:webHidden/>
          </w:rPr>
          <w:fldChar w:fldCharType="begin"/>
        </w:r>
        <w:r>
          <w:rPr>
            <w:noProof/>
            <w:webHidden/>
          </w:rPr>
          <w:instrText xml:space="preserve"> PAGEREF _Toc63454872 \h </w:instrText>
        </w:r>
        <w:r>
          <w:rPr>
            <w:noProof/>
            <w:webHidden/>
          </w:rPr>
        </w:r>
        <w:r>
          <w:rPr>
            <w:noProof/>
            <w:webHidden/>
          </w:rPr>
          <w:fldChar w:fldCharType="separate"/>
        </w:r>
        <w:r>
          <w:rPr>
            <w:noProof/>
            <w:webHidden/>
          </w:rPr>
          <w:t>25</w:t>
        </w:r>
        <w:r>
          <w:rPr>
            <w:noProof/>
            <w:webHidden/>
          </w:rPr>
          <w:fldChar w:fldCharType="end"/>
        </w:r>
      </w:hyperlink>
    </w:p>
    <w:p w14:paraId="2847AA8A" w14:textId="30FAEC3F" w:rsidR="0036044E" w:rsidRDefault="0036044E">
      <w:pPr>
        <w:pStyle w:val="ndexdillustracions"/>
        <w:tabs>
          <w:tab w:val="right" w:leader="dot" w:pos="8776"/>
        </w:tabs>
        <w:rPr>
          <w:rFonts w:asciiTheme="minorHAnsi" w:hAnsiTheme="minorHAnsi"/>
          <w:noProof/>
          <w:sz w:val="22"/>
          <w:lang w:val="ca-ES" w:eastAsia="ca-ES"/>
        </w:rPr>
      </w:pPr>
      <w:hyperlink w:anchor="_Toc63454873" w:history="1">
        <w:r w:rsidRPr="00A55CA5">
          <w:rPr>
            <w:rStyle w:val="Enlla"/>
            <w:noProof/>
          </w:rPr>
          <w:t>Tabla 5.3: Cronograma del producto (Marzo - Junio)</w:t>
        </w:r>
        <w:r>
          <w:rPr>
            <w:noProof/>
            <w:webHidden/>
          </w:rPr>
          <w:tab/>
        </w:r>
        <w:r>
          <w:rPr>
            <w:noProof/>
            <w:webHidden/>
          </w:rPr>
          <w:fldChar w:fldCharType="begin"/>
        </w:r>
        <w:r>
          <w:rPr>
            <w:noProof/>
            <w:webHidden/>
          </w:rPr>
          <w:instrText xml:space="preserve"> PAGEREF _Toc63454873 \h </w:instrText>
        </w:r>
        <w:r>
          <w:rPr>
            <w:noProof/>
            <w:webHidden/>
          </w:rPr>
        </w:r>
        <w:r>
          <w:rPr>
            <w:noProof/>
            <w:webHidden/>
          </w:rPr>
          <w:fldChar w:fldCharType="separate"/>
        </w:r>
        <w:r>
          <w:rPr>
            <w:noProof/>
            <w:webHidden/>
          </w:rPr>
          <w:t>26</w:t>
        </w:r>
        <w:r>
          <w:rPr>
            <w:noProof/>
            <w:webHidden/>
          </w:rPr>
          <w:fldChar w:fldCharType="end"/>
        </w:r>
      </w:hyperlink>
    </w:p>
    <w:p w14:paraId="3FE70372" w14:textId="606632D1" w:rsidR="00B5222B" w:rsidRDefault="00C73565" w:rsidP="00196563">
      <w:pPr>
        <w:rPr>
          <w:b/>
          <w:bCs/>
          <w:noProof/>
        </w:rPr>
      </w:pPr>
      <w:r>
        <w:rPr>
          <w:b/>
          <w:bCs/>
          <w:noProof/>
        </w:rPr>
        <w:fldChar w:fldCharType="end"/>
      </w:r>
    </w:p>
    <w:p w14:paraId="3B757A13" w14:textId="560DFA17" w:rsidR="00B5222B" w:rsidRDefault="00B5222B" w:rsidP="00196563">
      <w:pPr>
        <w:rPr>
          <w:b/>
          <w:bCs/>
          <w:noProof/>
        </w:rPr>
        <w:sectPr w:rsidR="00B5222B" w:rsidSect="00315928">
          <w:type w:val="oddPage"/>
          <w:pgSz w:w="11906" w:h="16838" w:code="9"/>
          <w:pgMar w:top="1701" w:right="1418" w:bottom="1418" w:left="1418" w:header="709" w:footer="709" w:gutter="284"/>
          <w:cols w:space="708"/>
          <w:docGrid w:linePitch="360"/>
        </w:sectPr>
      </w:pPr>
    </w:p>
    <w:p w14:paraId="768D6BA3" w14:textId="218FBBEA" w:rsidR="00196563" w:rsidRDefault="00850C4E" w:rsidP="009610BE">
      <w:pPr>
        <w:pStyle w:val="Ttol1"/>
        <w:numPr>
          <w:ilvl w:val="0"/>
          <w:numId w:val="0"/>
        </w:numPr>
      </w:pPr>
      <w:bookmarkStart w:id="9" w:name="_Toc63454824"/>
      <w:r w:rsidRPr="00CA0965">
        <w:rPr>
          <w:highlight w:val="yellow"/>
        </w:rPr>
        <w:lastRenderedPageBreak/>
        <w:t>GLOSARIO DE TÉRMINOS</w:t>
      </w:r>
      <w:bookmarkEnd w:id="9"/>
    </w:p>
    <w:tbl>
      <w:tblPr>
        <w:tblStyle w:val="Textdeglobus"/>
        <w:tblW w:w="5000" w:type="pct"/>
        <w:tblCellMar>
          <w:top w:w="57" w:type="dxa"/>
          <w:left w:w="170" w:type="dxa"/>
          <w:bottom w:w="57" w:type="dxa"/>
        </w:tblCellMar>
        <w:tblLook w:val="04A0" w:firstRow="1" w:lastRow="0" w:firstColumn="1" w:lastColumn="0" w:noHBand="0" w:noVBand="1"/>
      </w:tblPr>
      <w:tblGrid>
        <w:gridCol w:w="1813"/>
        <w:gridCol w:w="6973"/>
      </w:tblGrid>
      <w:tr w:rsidR="00392C23" w:rsidRPr="00CA0965" w14:paraId="3F288637" w14:textId="77777777" w:rsidTr="00CA0965">
        <w:tc>
          <w:tcPr>
            <w:tcW w:w="1032" w:type="pct"/>
            <w:vAlign w:val="center"/>
          </w:tcPr>
          <w:p w14:paraId="0FFEC10D" w14:textId="77777777" w:rsidR="00392C23" w:rsidRDefault="00392C23" w:rsidP="00EA7818">
            <w:pPr>
              <w:pStyle w:val="Senseespaiat"/>
              <w:spacing w:line="360" w:lineRule="auto"/>
              <w:jc w:val="left"/>
              <w:rPr>
                <w:rStyle w:val="mfasi"/>
                <w:b w:val="0"/>
                <w:bCs w:val="0"/>
                <w:lang w:val="es-ES"/>
              </w:rPr>
            </w:pPr>
            <w:r>
              <w:rPr>
                <w:rStyle w:val="mfasi"/>
                <w:b w:val="0"/>
                <w:bCs w:val="0"/>
                <w:lang w:val="es-ES"/>
              </w:rPr>
              <w:t>BOTS</w:t>
            </w:r>
          </w:p>
        </w:tc>
        <w:tc>
          <w:tcPr>
            <w:tcW w:w="3968" w:type="pct"/>
            <w:vAlign w:val="center"/>
          </w:tcPr>
          <w:p w14:paraId="3B40C73F" w14:textId="77777777" w:rsidR="00392C23" w:rsidRPr="00525766" w:rsidRDefault="00392C23" w:rsidP="00EA7818">
            <w:pPr>
              <w:pStyle w:val="Senseespaiat"/>
              <w:spacing w:line="360" w:lineRule="auto"/>
              <w:jc w:val="left"/>
              <w:rPr>
                <w:rStyle w:val="mfasi"/>
                <w:b w:val="0"/>
                <w:bCs w:val="0"/>
                <w:lang w:val="es-ES"/>
              </w:rPr>
            </w:pPr>
          </w:p>
        </w:tc>
      </w:tr>
      <w:tr w:rsidR="00392C23" w:rsidRPr="00CA0965" w14:paraId="3C8A9E43" w14:textId="77777777" w:rsidTr="00CA0965">
        <w:tc>
          <w:tcPr>
            <w:tcW w:w="1032" w:type="pct"/>
            <w:vAlign w:val="center"/>
          </w:tcPr>
          <w:p w14:paraId="10B1CD04"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DOTS</w:t>
            </w:r>
          </w:p>
        </w:tc>
        <w:tc>
          <w:tcPr>
            <w:tcW w:w="3968" w:type="pct"/>
            <w:vAlign w:val="center"/>
          </w:tcPr>
          <w:p w14:paraId="1012CE8D"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 xml:space="preserve">Data </w:t>
            </w:r>
            <w:proofErr w:type="spellStart"/>
            <w:r w:rsidRPr="00525766">
              <w:rPr>
                <w:rStyle w:val="mfasi"/>
                <w:b w:val="0"/>
                <w:bCs w:val="0"/>
                <w:lang w:val="es-ES"/>
              </w:rPr>
              <w:t>Oriented</w:t>
            </w:r>
            <w:proofErr w:type="spellEnd"/>
            <w:r w:rsidRPr="00525766">
              <w:rPr>
                <w:rStyle w:val="mfasi"/>
                <w:b w:val="0"/>
                <w:bCs w:val="0"/>
                <w:lang w:val="es-ES"/>
              </w:rPr>
              <w:t xml:space="preserve"> </w:t>
            </w:r>
            <w:proofErr w:type="spellStart"/>
            <w:r w:rsidRPr="00525766">
              <w:rPr>
                <w:rStyle w:val="mfasi"/>
                <w:b w:val="0"/>
                <w:bCs w:val="0"/>
                <w:lang w:val="es-ES"/>
              </w:rPr>
              <w:t>Technology</w:t>
            </w:r>
            <w:proofErr w:type="spellEnd"/>
            <w:r w:rsidRPr="00525766">
              <w:rPr>
                <w:rStyle w:val="mfasi"/>
                <w:b w:val="0"/>
                <w:bCs w:val="0"/>
                <w:lang w:val="es-ES"/>
              </w:rPr>
              <w:t xml:space="preserve"> </w:t>
            </w:r>
            <w:proofErr w:type="spellStart"/>
            <w:r w:rsidRPr="00525766">
              <w:rPr>
                <w:rStyle w:val="mfasi"/>
                <w:b w:val="0"/>
                <w:bCs w:val="0"/>
                <w:lang w:val="es-ES"/>
              </w:rPr>
              <w:t>Stack</w:t>
            </w:r>
            <w:proofErr w:type="spellEnd"/>
          </w:p>
        </w:tc>
      </w:tr>
      <w:tr w:rsidR="00392C23" w:rsidRPr="00CA0965" w14:paraId="4C4B6770" w14:textId="77777777" w:rsidTr="00CA0965">
        <w:tc>
          <w:tcPr>
            <w:tcW w:w="1032" w:type="pct"/>
            <w:vAlign w:val="center"/>
          </w:tcPr>
          <w:p w14:paraId="2CE63C2B"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E</w:t>
            </w:r>
            <w:r w:rsidRPr="00525766">
              <w:rPr>
                <w:rStyle w:val="mfasi"/>
                <w:b w:val="0"/>
                <w:bCs w:val="0"/>
              </w:rPr>
              <w:t>CS</w:t>
            </w:r>
          </w:p>
        </w:tc>
        <w:tc>
          <w:tcPr>
            <w:tcW w:w="3968" w:type="pct"/>
            <w:vAlign w:val="center"/>
          </w:tcPr>
          <w:p w14:paraId="179F1092"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E</w:t>
            </w:r>
            <w:proofErr w:type="spellStart"/>
            <w:r w:rsidRPr="00525766">
              <w:rPr>
                <w:rStyle w:val="mfasi"/>
                <w:b w:val="0"/>
                <w:bCs w:val="0"/>
              </w:rPr>
              <w:t>ntity</w:t>
            </w:r>
            <w:proofErr w:type="spellEnd"/>
            <w:r w:rsidRPr="00525766">
              <w:rPr>
                <w:rStyle w:val="mfasi"/>
                <w:b w:val="0"/>
                <w:bCs w:val="0"/>
              </w:rPr>
              <w:t xml:space="preserve"> Component System</w:t>
            </w:r>
          </w:p>
        </w:tc>
      </w:tr>
      <w:tr w:rsidR="00392C23" w:rsidRPr="00CA0965" w14:paraId="43998A16" w14:textId="77777777" w:rsidTr="00CA0965">
        <w:tc>
          <w:tcPr>
            <w:tcW w:w="1032" w:type="pct"/>
            <w:vAlign w:val="center"/>
          </w:tcPr>
          <w:p w14:paraId="03CC0896"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HUD</w:t>
            </w:r>
          </w:p>
        </w:tc>
        <w:tc>
          <w:tcPr>
            <w:tcW w:w="3968" w:type="pct"/>
            <w:vAlign w:val="center"/>
          </w:tcPr>
          <w:p w14:paraId="45720E40"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 xml:space="preserve">Head-Up </w:t>
            </w:r>
            <w:proofErr w:type="spellStart"/>
            <w:r w:rsidRPr="00525766">
              <w:rPr>
                <w:rStyle w:val="mfasi"/>
                <w:b w:val="0"/>
                <w:bCs w:val="0"/>
                <w:lang w:val="es-ES"/>
              </w:rPr>
              <w:t>Display</w:t>
            </w:r>
            <w:proofErr w:type="spellEnd"/>
          </w:p>
        </w:tc>
      </w:tr>
      <w:tr w:rsidR="00392C23" w:rsidRPr="00CA0965" w14:paraId="09985F3D" w14:textId="77777777" w:rsidTr="00CA0965">
        <w:tc>
          <w:tcPr>
            <w:tcW w:w="1032" w:type="pct"/>
            <w:vAlign w:val="center"/>
          </w:tcPr>
          <w:p w14:paraId="745349DA"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IA</w:t>
            </w:r>
          </w:p>
        </w:tc>
        <w:tc>
          <w:tcPr>
            <w:tcW w:w="3968" w:type="pct"/>
            <w:vAlign w:val="center"/>
          </w:tcPr>
          <w:p w14:paraId="3A45248F"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Inteligencia Artificial</w:t>
            </w:r>
          </w:p>
        </w:tc>
      </w:tr>
      <w:tr w:rsidR="00392C23" w:rsidRPr="00CA0965" w14:paraId="45113FDF" w14:textId="77777777" w:rsidTr="00CA0965">
        <w:tc>
          <w:tcPr>
            <w:tcW w:w="1032" w:type="pct"/>
            <w:vAlign w:val="center"/>
          </w:tcPr>
          <w:p w14:paraId="358A601B" w14:textId="77777777" w:rsidR="00392C23" w:rsidRPr="00525766" w:rsidRDefault="00392C23" w:rsidP="00EA7818">
            <w:pPr>
              <w:pStyle w:val="Senseespaiat"/>
              <w:spacing w:line="360" w:lineRule="auto"/>
              <w:jc w:val="left"/>
              <w:rPr>
                <w:rStyle w:val="mfasi"/>
                <w:b w:val="0"/>
                <w:bCs w:val="0"/>
                <w:lang w:val="es-ES"/>
              </w:rPr>
            </w:pPr>
            <w:r>
              <w:rPr>
                <w:rStyle w:val="mfasi"/>
                <w:b w:val="0"/>
                <w:bCs w:val="0"/>
                <w:lang w:val="es-ES"/>
              </w:rPr>
              <w:t>I</w:t>
            </w:r>
            <w:r>
              <w:rPr>
                <w:rStyle w:val="mfasi"/>
              </w:rPr>
              <w:t>DE</w:t>
            </w:r>
          </w:p>
        </w:tc>
        <w:tc>
          <w:tcPr>
            <w:tcW w:w="3968" w:type="pct"/>
            <w:vAlign w:val="center"/>
          </w:tcPr>
          <w:p w14:paraId="1895C773" w14:textId="77777777" w:rsidR="00392C23" w:rsidRPr="00525766" w:rsidRDefault="00392C23" w:rsidP="00EA7818">
            <w:pPr>
              <w:pStyle w:val="Senseespaiat"/>
              <w:spacing w:line="360" w:lineRule="auto"/>
              <w:jc w:val="left"/>
              <w:rPr>
                <w:rStyle w:val="mfasi"/>
                <w:b w:val="0"/>
                <w:bCs w:val="0"/>
                <w:lang w:val="es-ES"/>
              </w:rPr>
            </w:pPr>
          </w:p>
        </w:tc>
      </w:tr>
      <w:tr w:rsidR="00392C23" w:rsidRPr="00CA0965" w14:paraId="2BF4A614" w14:textId="77777777" w:rsidTr="00CA0965">
        <w:tc>
          <w:tcPr>
            <w:tcW w:w="1032" w:type="pct"/>
            <w:vAlign w:val="center"/>
          </w:tcPr>
          <w:p w14:paraId="41CC3796"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LAG</w:t>
            </w:r>
          </w:p>
        </w:tc>
        <w:tc>
          <w:tcPr>
            <w:tcW w:w="3968" w:type="pct"/>
            <w:vAlign w:val="center"/>
          </w:tcPr>
          <w:p w14:paraId="527D4CB5" w14:textId="77777777" w:rsidR="00392C23" w:rsidRPr="00525766" w:rsidRDefault="00392C23" w:rsidP="00EA7818">
            <w:pPr>
              <w:pStyle w:val="Senseespaiat"/>
              <w:spacing w:line="360" w:lineRule="auto"/>
              <w:jc w:val="left"/>
              <w:rPr>
                <w:rStyle w:val="mfasi"/>
                <w:b w:val="0"/>
                <w:bCs w:val="0"/>
                <w:lang w:val="es-ES"/>
              </w:rPr>
            </w:pPr>
          </w:p>
        </w:tc>
      </w:tr>
      <w:tr w:rsidR="00392C23" w:rsidRPr="00CA0965" w14:paraId="08AFD42E" w14:textId="77777777" w:rsidTr="00CA0965">
        <w:tc>
          <w:tcPr>
            <w:tcW w:w="1032" w:type="pct"/>
            <w:vAlign w:val="center"/>
          </w:tcPr>
          <w:p w14:paraId="63941D70"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LAN</w:t>
            </w:r>
          </w:p>
        </w:tc>
        <w:tc>
          <w:tcPr>
            <w:tcW w:w="3968" w:type="pct"/>
            <w:vAlign w:val="center"/>
          </w:tcPr>
          <w:p w14:paraId="443A392A" w14:textId="77777777" w:rsidR="00392C23" w:rsidRPr="00525766" w:rsidRDefault="00392C23" w:rsidP="00EA7818">
            <w:pPr>
              <w:pStyle w:val="Senseespaiat"/>
              <w:spacing w:line="360" w:lineRule="auto"/>
              <w:jc w:val="left"/>
              <w:rPr>
                <w:rStyle w:val="mfasi"/>
                <w:b w:val="0"/>
                <w:bCs w:val="0"/>
                <w:lang w:val="es-ES"/>
              </w:rPr>
            </w:pPr>
          </w:p>
        </w:tc>
      </w:tr>
      <w:tr w:rsidR="00392C23" w:rsidRPr="00CA0965" w14:paraId="4E0E4612" w14:textId="77777777" w:rsidTr="00CA0965">
        <w:tc>
          <w:tcPr>
            <w:tcW w:w="1032" w:type="pct"/>
            <w:vAlign w:val="center"/>
          </w:tcPr>
          <w:p w14:paraId="5C6BACF8"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SERVIDOR</w:t>
            </w:r>
          </w:p>
        </w:tc>
        <w:tc>
          <w:tcPr>
            <w:tcW w:w="3968" w:type="pct"/>
            <w:vAlign w:val="center"/>
          </w:tcPr>
          <w:p w14:paraId="29D79224" w14:textId="77777777" w:rsidR="00392C23" w:rsidRPr="00525766" w:rsidRDefault="00392C23" w:rsidP="00EA7818">
            <w:pPr>
              <w:pStyle w:val="Senseespaiat"/>
              <w:spacing w:line="360" w:lineRule="auto"/>
              <w:jc w:val="left"/>
              <w:rPr>
                <w:rStyle w:val="mfasi"/>
                <w:b w:val="0"/>
                <w:bCs w:val="0"/>
                <w:lang w:val="es-ES"/>
              </w:rPr>
            </w:pPr>
          </w:p>
        </w:tc>
      </w:tr>
      <w:tr w:rsidR="00392C23" w:rsidRPr="00CA0965" w14:paraId="25C9587D" w14:textId="77777777" w:rsidTr="00CA0965">
        <w:tc>
          <w:tcPr>
            <w:tcW w:w="1032" w:type="pct"/>
            <w:vAlign w:val="center"/>
          </w:tcPr>
          <w:p w14:paraId="14A2F5F6"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TFG</w:t>
            </w:r>
          </w:p>
        </w:tc>
        <w:tc>
          <w:tcPr>
            <w:tcW w:w="3968" w:type="pct"/>
            <w:vAlign w:val="center"/>
          </w:tcPr>
          <w:p w14:paraId="4AC2948A" w14:textId="77777777" w:rsidR="00392C23" w:rsidRPr="00525766" w:rsidRDefault="00392C23" w:rsidP="00EA7818">
            <w:pPr>
              <w:pStyle w:val="Senseespaiat"/>
              <w:spacing w:line="360" w:lineRule="auto"/>
              <w:jc w:val="left"/>
              <w:rPr>
                <w:rStyle w:val="mfasi"/>
                <w:b w:val="0"/>
                <w:bCs w:val="0"/>
                <w:lang w:val="es-ES"/>
              </w:rPr>
            </w:pPr>
            <w:r w:rsidRPr="00525766">
              <w:rPr>
                <w:rStyle w:val="mfasi"/>
                <w:b w:val="0"/>
                <w:bCs w:val="0"/>
                <w:lang w:val="es-ES"/>
              </w:rPr>
              <w:t>Trabajo de Fin de Grado</w:t>
            </w: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9610BE" w:rsidRDefault="00850C4E" w:rsidP="009610BE">
      <w:pPr>
        <w:pStyle w:val="Ttol1"/>
        <w:rPr>
          <w:highlight w:val="yellow"/>
        </w:rPr>
      </w:pPr>
      <w:bookmarkStart w:id="10" w:name="_INTRODUCCIÓN"/>
      <w:bookmarkStart w:id="11" w:name="_Ref57132738"/>
      <w:bookmarkStart w:id="12" w:name="_Ref57132781"/>
      <w:bookmarkStart w:id="13" w:name="_Toc57196817"/>
      <w:bookmarkStart w:id="14" w:name="_Toc60338152"/>
      <w:bookmarkStart w:id="15" w:name="_Toc63454825"/>
      <w:bookmarkEnd w:id="10"/>
      <w:r w:rsidRPr="009610BE">
        <w:rPr>
          <w:highlight w:val="yellow"/>
        </w:rPr>
        <w:lastRenderedPageBreak/>
        <w:t>INTRODUCCIÓN</w:t>
      </w:r>
      <w:bookmarkEnd w:id="11"/>
      <w:bookmarkEnd w:id="12"/>
      <w:bookmarkEnd w:id="13"/>
      <w:bookmarkEnd w:id="14"/>
      <w:bookmarkEnd w:id="15"/>
    </w:p>
    <w:p w14:paraId="434C84A9" w14:textId="59908416"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70ED64FE" w:rsidR="00B5679E"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88DC335" w14:textId="6DD65A7F" w:rsidR="00EA7818" w:rsidRDefault="00EA7818">
      <w:pPr>
        <w:spacing w:before="0" w:after="200"/>
        <w:jc w:val="left"/>
        <w:rPr>
          <w:rFonts w:eastAsia="Times New Roman"/>
        </w:rPr>
      </w:pP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36044E" w:rsidRDefault="00850C4E" w:rsidP="009610BE">
      <w:pPr>
        <w:pStyle w:val="Ttol1"/>
        <w:rPr>
          <w:highlight w:val="magenta"/>
        </w:rPr>
      </w:pPr>
      <w:bookmarkStart w:id="16" w:name="_OBJETIVOS"/>
      <w:bookmarkStart w:id="17" w:name="_Toc60338153"/>
      <w:bookmarkStart w:id="18" w:name="_Ref57125620"/>
      <w:bookmarkStart w:id="19" w:name="_Ref57125624"/>
      <w:bookmarkStart w:id="20" w:name="_Ref57132886"/>
      <w:bookmarkStart w:id="21" w:name="_Toc57196818"/>
      <w:bookmarkStart w:id="22" w:name="_Toc63454826"/>
      <w:bookmarkEnd w:id="16"/>
      <w:r w:rsidRPr="0036044E">
        <w:rPr>
          <w:highlight w:val="magenta"/>
        </w:rPr>
        <w:lastRenderedPageBreak/>
        <w:t>OBJETIVOS</w:t>
      </w:r>
      <w:bookmarkEnd w:id="17"/>
      <w:bookmarkEnd w:id="22"/>
    </w:p>
    <w:p w14:paraId="685436FF" w14:textId="1AD77D6B" w:rsidR="000A2A0D" w:rsidRPr="00DF4A77" w:rsidRDefault="00765819" w:rsidP="00DF4A77">
      <w:r w:rsidRPr="00722C10">
        <w:t xml:space="preserve">Los objetivos que ahora se mencionarán se separarán en el objetivo principal y los secundarios. </w:t>
      </w:r>
      <w:r w:rsidR="00693185">
        <w:t>Los principales</w:t>
      </w:r>
      <w:r w:rsidRPr="00722C10">
        <w:t xml:space="preserve"> será</w:t>
      </w:r>
      <w:r w:rsidR="00693185">
        <w:t>n</w:t>
      </w:r>
      <w:r w:rsidRPr="00722C10">
        <w:t xml:space="preserve">, </w:t>
      </w:r>
      <w:r w:rsidR="00693185">
        <w:t>los</w:t>
      </w:r>
      <w:r w:rsidRPr="00722C10">
        <w:t xml:space="preserve"> requisito</w:t>
      </w:r>
      <w:r w:rsidR="00693185">
        <w:t>s</w:t>
      </w:r>
      <w:r w:rsidRPr="00722C10">
        <w:t xml:space="preserve"> necesario</w:t>
      </w:r>
      <w:r w:rsidR="00693185">
        <w:t>s</w:t>
      </w:r>
      <w:r w:rsidRPr="00722C10">
        <w:t xml:space="preserve"> para que se pueda llegar a la conclusión de que el proyecto ha sido un éxito. Los secundarios serán los que ayudarán a saber si la conclusión del proyecto será sobresaliente o, por el contrario, suficiente.</w:t>
      </w:r>
      <w:bookmarkStart w:id="23" w:name="_Toc60338154"/>
    </w:p>
    <w:p w14:paraId="29C1721F" w14:textId="19336B52" w:rsidR="009C2DE9" w:rsidRPr="0036044E" w:rsidRDefault="00510552" w:rsidP="00DF4A77">
      <w:pPr>
        <w:pStyle w:val="Ttol2"/>
        <w:rPr>
          <w:highlight w:val="magenta"/>
        </w:rPr>
      </w:pPr>
      <w:bookmarkStart w:id="24" w:name="_Toc63454827"/>
      <w:r w:rsidRPr="0036044E">
        <w:rPr>
          <w:highlight w:val="magenta"/>
        </w:rPr>
        <w:t>OBJETIVOS PRINCIPAL</w:t>
      </w:r>
      <w:bookmarkEnd w:id="23"/>
      <w:r w:rsidRPr="0036044E">
        <w:rPr>
          <w:highlight w:val="magenta"/>
        </w:rPr>
        <w:t>ES</w:t>
      </w:r>
      <w:bookmarkEnd w:id="24"/>
    </w:p>
    <w:p w14:paraId="7D43CB6D" w14:textId="2489B3E7" w:rsidR="009C2DE9" w:rsidRPr="0036044E" w:rsidRDefault="00800065" w:rsidP="0036044E">
      <w:pPr>
        <w:pStyle w:val="Pargrafdellista"/>
        <w:numPr>
          <w:ilvl w:val="0"/>
          <w:numId w:val="39"/>
        </w:numPr>
        <w:jc w:val="center"/>
        <w:rPr>
          <w:i/>
          <w:iCs/>
        </w:rPr>
      </w:pPr>
      <w:r w:rsidRPr="0036044E">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6F009E08" w14:textId="7042351A" w:rsidR="00693185" w:rsidRDefault="00693185" w:rsidP="0036044E">
      <w:pPr>
        <w:pStyle w:val="Pargrafdellista"/>
        <w:numPr>
          <w:ilvl w:val="0"/>
          <w:numId w:val="39"/>
        </w:numPr>
        <w:jc w:val="center"/>
        <w:rPr>
          <w:i/>
          <w:iCs/>
        </w:rPr>
      </w:pPr>
      <w:r>
        <w:rPr>
          <w:i/>
          <w:iCs/>
        </w:rPr>
        <w:t>Evitar y gestionar a los jugadores que hagan trampas.</w:t>
      </w:r>
    </w:p>
    <w:p w14:paraId="36FC0A40" w14:textId="190DBD2F" w:rsidR="006F17BA" w:rsidRPr="006F17BA" w:rsidRDefault="006F17BA" w:rsidP="0036044E">
      <w:r>
        <w:t xml:space="preserve">Como se intentará hacer un servidor </w:t>
      </w:r>
      <w:r w:rsidR="0036044E">
        <w:t>autoritario</w:t>
      </w:r>
      <w:r>
        <w:t>, el objetivo principal es que nadie haga trampas. Así que se tendrá mano dura para l</w:t>
      </w:r>
      <w:r w:rsidR="0036044E">
        <w:t>os jugadores que hagan trampas de manera reiterada.</w:t>
      </w:r>
    </w:p>
    <w:p w14:paraId="2CE00F55" w14:textId="4261D076" w:rsidR="009C2DE9" w:rsidRPr="0036044E" w:rsidRDefault="00510552" w:rsidP="000A2A0D">
      <w:pPr>
        <w:pStyle w:val="Ttol2"/>
        <w:rPr>
          <w:highlight w:val="magenta"/>
        </w:rPr>
      </w:pPr>
      <w:bookmarkStart w:id="25" w:name="_Toc60338155"/>
      <w:bookmarkStart w:id="26" w:name="_Toc63454828"/>
      <w:r w:rsidRPr="0036044E">
        <w:rPr>
          <w:highlight w:val="magenta"/>
        </w:rPr>
        <w:t>OBJETIVOS SECUNDARIOS</w:t>
      </w:r>
      <w:bookmarkEnd w:id="25"/>
      <w:bookmarkEnd w:id="26"/>
    </w:p>
    <w:p w14:paraId="36B0EAFC" w14:textId="5C9C8225" w:rsidR="00800065" w:rsidRPr="0036044E" w:rsidRDefault="00800065" w:rsidP="0036044E">
      <w:pPr>
        <w:pStyle w:val="Pargrafdellista"/>
        <w:numPr>
          <w:ilvl w:val="0"/>
          <w:numId w:val="40"/>
        </w:numPr>
        <w:jc w:val="center"/>
        <w:rPr>
          <w:i/>
          <w:iCs/>
        </w:rPr>
      </w:pPr>
      <w:r w:rsidRPr="0036044E">
        <w:rPr>
          <w:i/>
          <w:iCs/>
        </w:rPr>
        <w:t xml:space="preserve">Hacer que </w:t>
      </w:r>
      <w:r w:rsidR="003D7529" w:rsidRPr="0036044E">
        <w:rPr>
          <w:i/>
          <w:iCs/>
        </w:rPr>
        <w:t>la conducción</w:t>
      </w:r>
      <w:r w:rsidRPr="0036044E">
        <w:rPr>
          <w:i/>
          <w:iCs/>
        </w:rPr>
        <w:t xml:space="preserve"> sea divertid</w:t>
      </w:r>
      <w:r w:rsidR="003D7529" w:rsidRPr="0036044E">
        <w:rPr>
          <w:i/>
          <w:iCs/>
        </w:rPr>
        <w:t>a</w:t>
      </w:r>
      <w:r w:rsidRPr="0036044E">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0FD02CD0" w:rsidR="00765819" w:rsidRPr="0036044E" w:rsidRDefault="00693185" w:rsidP="0036044E">
      <w:pPr>
        <w:pStyle w:val="Pargrafdellista"/>
        <w:numPr>
          <w:ilvl w:val="0"/>
          <w:numId w:val="40"/>
        </w:numPr>
        <w:jc w:val="center"/>
        <w:rPr>
          <w:i/>
          <w:iCs/>
        </w:rPr>
      </w:pPr>
      <w:r w:rsidRPr="0036044E">
        <w:rPr>
          <w:i/>
          <w:iCs/>
        </w:rPr>
        <w:t>Evitar q</w:t>
      </w:r>
      <w:r w:rsidR="00765819" w:rsidRPr="0036044E">
        <w:rPr>
          <w:i/>
          <w:iCs/>
        </w:rPr>
        <w:t>ue el juego no tenga bugs graves.</w:t>
      </w:r>
    </w:p>
    <w:p w14:paraId="4524CC81" w14:textId="13CC5CA8" w:rsidR="00765819" w:rsidRDefault="00850C4E" w:rsidP="0036044E">
      <w:r>
        <w:t>Este</w:t>
      </w:r>
      <w:r w:rsidR="00765819" w:rsidRPr="00722C10">
        <w:t xml:space="preserve"> debe ser también casi principal, ya que no se quiere que el juego sea injugable por errores. Así que se intentará que el juego esté lo más pulido posible.</w:t>
      </w:r>
    </w:p>
    <w:p w14:paraId="4342817F" w14:textId="0F93A482" w:rsidR="00542146" w:rsidRPr="0036044E" w:rsidRDefault="00693185" w:rsidP="0036044E">
      <w:pPr>
        <w:pStyle w:val="Pargrafdellista"/>
        <w:numPr>
          <w:ilvl w:val="0"/>
          <w:numId w:val="40"/>
        </w:numPr>
        <w:jc w:val="center"/>
        <w:rPr>
          <w:i/>
          <w:iCs/>
        </w:rPr>
      </w:pPr>
      <w:r w:rsidRPr="0036044E">
        <w:rPr>
          <w:i/>
          <w:iCs/>
        </w:rPr>
        <w:lastRenderedPageBreak/>
        <w:t>Hacer que los objetos estén bien balanceados.</w:t>
      </w:r>
    </w:p>
    <w:p w14:paraId="2E1AD6C9" w14:textId="53014E12" w:rsidR="0036044E" w:rsidRPr="0036044E" w:rsidRDefault="0036044E" w:rsidP="0036044E">
      <w:r>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693185" w:rsidRDefault="0036044E" w:rsidP="0036044E">
      <w:pPr>
        <w:pStyle w:val="Pargrafdellista"/>
        <w:numPr>
          <w:ilvl w:val="0"/>
          <w:numId w:val="40"/>
        </w:numPr>
        <w:jc w:val="center"/>
        <w:rPr>
          <w:i/>
          <w:iCs/>
        </w:rPr>
      </w:pPr>
      <w:r>
        <w:rPr>
          <w:i/>
          <w:iCs/>
        </w:rPr>
        <w:t>Tener un sistema para que el jugador siempre pueda jugar multijugador.</w:t>
      </w:r>
    </w:p>
    <w:p w14:paraId="241509C4" w14:textId="762619CD" w:rsidR="0036044E" w:rsidRPr="0036044E" w:rsidRDefault="0036044E" w:rsidP="0036044E">
      <w:r>
        <w:t xml:space="preserve">Se intentará que, cuando un jugador quiera jugar el modo multijugador, el juego le permita. Pero si no hay más jugadores o no hay los suficientes para empezar la carrera se añadirán </w:t>
      </w:r>
      <w:proofErr w:type="spellStart"/>
      <w:r>
        <w:t>bots</w:t>
      </w:r>
      <w:proofErr w:type="spellEnd"/>
      <w:r>
        <w:t>.</w:t>
      </w:r>
    </w:p>
    <w:p w14:paraId="3001F6A8" w14:textId="23AD1B04" w:rsidR="00693185" w:rsidRPr="0036044E" w:rsidRDefault="00693185" w:rsidP="0036044E">
      <w:pPr>
        <w:pStyle w:val="Pargrafdellista"/>
        <w:numPr>
          <w:ilvl w:val="0"/>
          <w:numId w:val="40"/>
        </w:numPr>
        <w:jc w:val="center"/>
        <w:rPr>
          <w:i/>
          <w:iCs/>
        </w:rPr>
      </w:pPr>
      <w:r w:rsidRPr="0036044E">
        <w:rPr>
          <w:i/>
          <w:iCs/>
        </w:rPr>
        <w:t>Documentar todas las decisiones tomadas en el desarrollo del videojuego.</w:t>
      </w:r>
    </w:p>
    <w:p w14:paraId="220B5EB7" w14:textId="17A83344" w:rsidR="00542146" w:rsidRDefault="0036044E" w:rsidP="0036044E">
      <w:r>
        <w:t>Cualquier decisión tomada que cambie drásticamente el producto o la planificación deberá ser documentada en el apartado de desarrollo.</w:t>
      </w:r>
    </w:p>
    <w:bookmarkEnd w:id="18"/>
    <w:bookmarkEnd w:id="19"/>
    <w:bookmarkEnd w:id="20"/>
    <w:bookmarkEnd w:id="21"/>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BC5873" w:rsidRDefault="00850C4E" w:rsidP="009610BE">
      <w:pPr>
        <w:pStyle w:val="Ttol1"/>
        <w:rPr>
          <w:highlight w:val="yellow"/>
        </w:rPr>
      </w:pPr>
      <w:bookmarkStart w:id="27" w:name="_ANÁLISIS_DE_REFERENTES"/>
      <w:bookmarkStart w:id="28" w:name="_Toc60338156"/>
      <w:bookmarkStart w:id="29" w:name="_Toc63454829"/>
      <w:bookmarkEnd w:id="27"/>
      <w:r w:rsidRPr="00BC5873">
        <w:rPr>
          <w:highlight w:val="yellow"/>
        </w:rPr>
        <w:lastRenderedPageBreak/>
        <w:t>ANÁLISIS DE REFERENTES</w:t>
      </w:r>
      <w:bookmarkEnd w:id="28"/>
      <w:bookmarkEnd w:id="29"/>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69EBF0BB" w:rsidR="006A1A5B" w:rsidRPr="006B7F53" w:rsidRDefault="00510552" w:rsidP="000A2A0D">
      <w:pPr>
        <w:pStyle w:val="Ttol2"/>
        <w:rPr>
          <w:highlight w:val="yellow"/>
        </w:rPr>
      </w:pPr>
      <w:bookmarkStart w:id="30" w:name="_Toc57196819"/>
      <w:bookmarkStart w:id="31" w:name="_Toc60338157"/>
      <w:bookmarkStart w:id="32" w:name="_Toc63454830"/>
      <w:r w:rsidRPr="006B7F53">
        <w:rPr>
          <w:highlight w:val="yellow"/>
        </w:rPr>
        <w:t>REFERENTES DE JUEGOS M</w:t>
      </w:r>
      <w:bookmarkEnd w:id="30"/>
      <w:r w:rsidRPr="006B7F53">
        <w:rPr>
          <w:highlight w:val="yellow"/>
        </w:rPr>
        <w:t>ULTIJUGADOR EN LÍNEA</w:t>
      </w:r>
      <w:bookmarkEnd w:id="31"/>
      <w:bookmarkEnd w:id="32"/>
    </w:p>
    <w:p w14:paraId="60A9075C" w14:textId="63DDDEDA" w:rsidR="006A1A5B" w:rsidRPr="00722C10" w:rsidRDefault="006A1A5B" w:rsidP="00883827">
      <w:r w:rsidRPr="00722C10">
        <w:t xml:space="preserve">En este </w:t>
      </w:r>
      <w:r w:rsidR="00850C4E">
        <w:t>subapartado</w:t>
      </w:r>
      <w:r w:rsidRPr="00722C10">
        <w:t xml:space="preserve"> solo se analizarán las comunicaciones del sistema multijugador, se analizará los envíos de paquetes del cliente al servidor, y se intentará ver lo que hacen bien o mal.</w:t>
      </w:r>
    </w:p>
    <w:p w14:paraId="41865B5F" w14:textId="3E2180E0" w:rsidR="006A1A5B" w:rsidRPr="00980834" w:rsidRDefault="00510552" w:rsidP="00DF4A77">
      <w:pPr>
        <w:pStyle w:val="Ttol3"/>
        <w:rPr>
          <w:highlight w:val="red"/>
        </w:rPr>
      </w:pPr>
      <w:bookmarkStart w:id="33" w:name="_Toc60338158"/>
      <w:bookmarkStart w:id="34" w:name="_Toc63454831"/>
      <w:r w:rsidRPr="00980834">
        <w:rPr>
          <w:highlight w:val="red"/>
        </w:rPr>
        <w:t>ROCKET LEAGUE</w:t>
      </w:r>
      <w:bookmarkStart w:id="35" w:name="_Toc57196822"/>
      <w:bookmarkEnd w:id="33"/>
      <w:bookmarkEnd w:id="34"/>
    </w:p>
    <w:p w14:paraId="19277DBD" w14:textId="3F638ED8" w:rsidR="002C5CD1" w:rsidRPr="002C5CD1" w:rsidRDefault="00D71B4B" w:rsidP="002C5CD1">
      <w:pPr>
        <w:rPr>
          <w:highlight w:val="red"/>
        </w:rPr>
      </w:pPr>
      <w:r w:rsidRPr="00D71B4B">
        <w:t>TODO</w:t>
      </w:r>
    </w:p>
    <w:p w14:paraId="67DEA1DC" w14:textId="3BD12B11" w:rsidR="00722C10" w:rsidRPr="00217076" w:rsidRDefault="00510552" w:rsidP="00975A97">
      <w:pPr>
        <w:pStyle w:val="Ttol4"/>
        <w:rPr>
          <w:highlight w:val="red"/>
        </w:rPr>
      </w:pPr>
      <w:r w:rsidRPr="00217076">
        <w:rPr>
          <w:highlight w:val="red"/>
        </w:rPr>
        <w:t>FUNCIONAMIENTO ONLINE</w:t>
      </w:r>
    </w:p>
    <w:p w14:paraId="5D02F4C1" w14:textId="14F54374" w:rsidR="002C5CD1" w:rsidRPr="002C5CD1" w:rsidRDefault="00D71B4B" w:rsidP="002C5CD1">
      <w:pPr>
        <w:rPr>
          <w:highlight w:val="red"/>
        </w:rPr>
      </w:pPr>
      <w:r w:rsidRPr="00D71B4B">
        <w:t>TODO</w:t>
      </w:r>
    </w:p>
    <w:p w14:paraId="5A6C1996" w14:textId="2D9A0FAC" w:rsidR="006A1A5B" w:rsidRDefault="00510552" w:rsidP="00DF4A77">
      <w:pPr>
        <w:pStyle w:val="Ttol3"/>
        <w:rPr>
          <w:highlight w:val="red"/>
        </w:rPr>
      </w:pPr>
      <w:bookmarkStart w:id="36" w:name="_Toc60338159"/>
      <w:bookmarkStart w:id="37" w:name="_Toc63454832"/>
      <w:r w:rsidRPr="008A6589">
        <w:rPr>
          <w:highlight w:val="red"/>
        </w:rPr>
        <w:t>AMONG US</w:t>
      </w:r>
      <w:bookmarkEnd w:id="35"/>
      <w:bookmarkEnd w:id="36"/>
      <w:bookmarkEnd w:id="37"/>
    </w:p>
    <w:p w14:paraId="4B292559" w14:textId="19EF63A0" w:rsidR="002C5CD1" w:rsidRPr="002C5CD1" w:rsidRDefault="00D71B4B" w:rsidP="002C5CD1">
      <w:pPr>
        <w:rPr>
          <w:highlight w:val="red"/>
        </w:rPr>
      </w:pPr>
      <w:r w:rsidRPr="00D71B4B">
        <w:t>TODO</w:t>
      </w:r>
    </w:p>
    <w:p w14:paraId="67215202" w14:textId="6E6BDA06" w:rsidR="008A6589" w:rsidRDefault="00510552" w:rsidP="00975A97">
      <w:pPr>
        <w:pStyle w:val="Ttol4"/>
        <w:rPr>
          <w:highlight w:val="red"/>
        </w:rPr>
      </w:pPr>
      <w:r w:rsidRPr="002C5CD1">
        <w:rPr>
          <w:highlight w:val="red"/>
        </w:rPr>
        <w:t>FUNCIONAMIENTO ONLINE</w:t>
      </w:r>
    </w:p>
    <w:p w14:paraId="720DF966" w14:textId="07108C13" w:rsidR="002C5CD1" w:rsidRPr="002C5CD1" w:rsidRDefault="00D71B4B" w:rsidP="002C5CD1">
      <w:pPr>
        <w:rPr>
          <w:highlight w:val="red"/>
        </w:rPr>
      </w:pPr>
      <w:r w:rsidRPr="00D71B4B">
        <w:t>TODO</w:t>
      </w:r>
    </w:p>
    <w:p w14:paraId="001E73AD" w14:textId="7A7D469F" w:rsidR="006A1A5B" w:rsidRPr="00510552" w:rsidRDefault="00510552" w:rsidP="000A2A0D">
      <w:pPr>
        <w:pStyle w:val="Ttol2"/>
        <w:rPr>
          <w:highlight w:val="magenta"/>
        </w:rPr>
      </w:pPr>
      <w:bookmarkStart w:id="38" w:name="_Toc57196823"/>
      <w:bookmarkStart w:id="39" w:name="_Toc60338160"/>
      <w:bookmarkStart w:id="40" w:name="_Toc63454833"/>
      <w:r w:rsidRPr="00510552">
        <w:rPr>
          <w:highlight w:val="magenta"/>
        </w:rPr>
        <w:t xml:space="preserve">REFERENTES DE JUEGOS DE </w:t>
      </w:r>
      <w:bookmarkEnd w:id="38"/>
      <w:r w:rsidRPr="00510552">
        <w:rPr>
          <w:highlight w:val="magenta"/>
        </w:rPr>
        <w:t>CARRERAS ARCADE</w:t>
      </w:r>
      <w:bookmarkEnd w:id="39"/>
      <w:bookmarkEnd w:id="40"/>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w:t>
      </w:r>
      <w:proofErr w:type="spellStart"/>
      <w:r w:rsidR="00E51B1E">
        <w:t>Team</w:t>
      </w:r>
      <w:proofErr w:type="spellEnd"/>
      <w:r w:rsidR="00E51B1E">
        <w:t xml:space="preserve"> Sonic Racing y </w:t>
      </w:r>
      <w:proofErr w:type="spellStart"/>
      <w:r w:rsidR="00E51B1E">
        <w:t>Crash</w:t>
      </w:r>
      <w:proofErr w:type="spellEnd"/>
      <w:r w:rsidR="00E51B1E">
        <w:t xml:space="preserve"> </w:t>
      </w:r>
      <w:proofErr w:type="spellStart"/>
      <w:r w:rsidR="00E51B1E">
        <w:t>Team</w:t>
      </w:r>
      <w:proofErr w:type="spellEnd"/>
      <w:r w:rsidR="00E51B1E">
        <w:t xml:space="preserve"> Racing Nitro </w:t>
      </w:r>
      <w:proofErr w:type="spellStart"/>
      <w:r w:rsidR="00E51B1E">
        <w:t>Fueled</w:t>
      </w:r>
      <w:proofErr w:type="spellEnd"/>
      <w:r w:rsidR="00E51B1E">
        <w:t>.</w:t>
      </w:r>
    </w:p>
    <w:p w14:paraId="2D165D6A" w14:textId="0B34CDB3" w:rsidR="002C5CD1" w:rsidRPr="00624ADB" w:rsidRDefault="00510552" w:rsidP="00DF4A77">
      <w:pPr>
        <w:pStyle w:val="Ttol3"/>
        <w:rPr>
          <w:highlight w:val="magenta"/>
        </w:rPr>
      </w:pPr>
      <w:bookmarkStart w:id="41" w:name="_Toc57196824"/>
      <w:bookmarkStart w:id="42" w:name="_Toc60338161"/>
      <w:bookmarkStart w:id="43" w:name="_Toc63454834"/>
      <w:r w:rsidRPr="00624ADB">
        <w:rPr>
          <w:highlight w:val="magenta"/>
        </w:rPr>
        <w:t>MARIO KART 8</w:t>
      </w:r>
      <w:bookmarkEnd w:id="43"/>
    </w:p>
    <w:p w14:paraId="57845009" w14:textId="6B8AEF59" w:rsidR="00D71B4B" w:rsidRDefault="002C5CD1" w:rsidP="002C5CD1">
      <w:r w:rsidRPr="00624ADB">
        <w:lastRenderedPageBreak/>
        <w:t xml:space="preserve">Mario Kart 8 </w:t>
      </w:r>
      <w:r>
        <w:fldChar w:fldCharType="begin"/>
      </w:r>
      <w:r w:rsidR="00624ADB" w:rsidRPr="00624ADB">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author":[{"literal":"Nintendo"}],"issued":{"date-parts":[["2013",6,11]]}}}],"schema":"https://github.com/citation-style-language/schema/raw/master/csl-citation.json"} </w:instrText>
      </w:r>
      <w:r>
        <w:fldChar w:fldCharType="separate"/>
      </w:r>
      <w:r w:rsidR="00624ADB" w:rsidRPr="00624ADB">
        <w:rPr>
          <w:rFonts w:cs="Times New Roman"/>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28A148A6" w:rsidR="00731ADE" w:rsidRPr="00457485" w:rsidRDefault="00510552"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2CB2F2E2">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6D73A4C9" w:rsidR="00A84A26" w:rsidRPr="00A84A26" w:rsidRDefault="00A84A26" w:rsidP="00975A97">
      <w:pPr>
        <w:pStyle w:val="Llegenda"/>
      </w:pPr>
      <w:bookmarkStart w:id="44" w:name="_Toc63454861"/>
      <w:r w:rsidRPr="00A84A26">
        <w:t xml:space="preserve">Figura </w:t>
      </w:r>
      <w:r w:rsidR="00BC5873">
        <w:fldChar w:fldCharType="begin"/>
      </w:r>
      <w:r w:rsidR="00BC5873">
        <w:instrText xml:space="preserve"> STYLEREF 1 \s </w:instrText>
      </w:r>
      <w:r w:rsidR="00BC5873">
        <w:fldChar w:fldCharType="separate"/>
      </w:r>
      <w:r w:rsidR="0036044E">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1</w:t>
      </w:r>
      <w:r w:rsidR="00BC5873">
        <w:fldChar w:fldCharType="end"/>
      </w:r>
      <w:r w:rsidRPr="00A84A26">
        <w:t>: Controles de Mario Kart.</w:t>
      </w:r>
      <w:bookmarkEnd w:id="44"/>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523B42F3" w:rsidR="002C5CD1" w:rsidRPr="00850C4E" w:rsidRDefault="00510552" w:rsidP="00975A97">
      <w:pPr>
        <w:pStyle w:val="Ttol4"/>
        <w:rPr>
          <w:highlight w:val="magenta"/>
        </w:rPr>
      </w:pPr>
      <w:r w:rsidRPr="00850C4E">
        <w:rPr>
          <w:highlight w:val="magenta"/>
        </w:rPr>
        <w:t>MECÁNICAS</w:t>
      </w:r>
    </w:p>
    <w:p w14:paraId="776BC4B7" w14:textId="070466A2" w:rsidR="002C5CD1" w:rsidRDefault="005D57B4" w:rsidP="002C5CD1">
      <w:r>
        <w:lastRenderedPageBreak/>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1A2D331D" w:rsidR="000763BE" w:rsidRDefault="000763BE" w:rsidP="002C5CD1">
      <w:r>
        <w:t xml:space="preserve">El freno es muy parecido a la de acelerar, si </w:t>
      </w:r>
      <w:r w:rsidR="00457485">
        <w:t xml:space="preserve">se </w:t>
      </w:r>
      <w:r>
        <w:t>pulsa su botón, ést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00319376" w:rsidR="00D71B4B" w:rsidRDefault="00AD7D60" w:rsidP="00D71B4B">
      <w:r>
        <w:t xml:space="preserve">La mecánica de derrape te ofrece hacer un giro con más ángulo que girando de manera normal y además </w:t>
      </w:r>
      <w:r w:rsidR="0056381E">
        <w:t>te da un turbo extra que va augmentando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4EB088A7" w:rsidR="000763BE" w:rsidRPr="00217076" w:rsidRDefault="00217076" w:rsidP="00975A97">
      <w:pPr>
        <w:pStyle w:val="Llegenda"/>
      </w:pPr>
      <w:bookmarkStart w:id="45" w:name="_Toc63454862"/>
      <w:r w:rsidRPr="00217076">
        <w:t xml:space="preserve">Figura </w:t>
      </w:r>
      <w:r w:rsidR="00BC5873">
        <w:fldChar w:fldCharType="begin"/>
      </w:r>
      <w:r w:rsidR="00BC5873">
        <w:instrText xml:space="preserve"> STYLEREF 1 \s </w:instrText>
      </w:r>
      <w:r w:rsidR="00BC5873">
        <w:fldChar w:fldCharType="separate"/>
      </w:r>
      <w:r w:rsidR="0036044E">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2</w:t>
      </w:r>
      <w:r w:rsidR="00BC5873">
        <w:fldChar w:fldCharType="end"/>
      </w:r>
      <w:r w:rsidRPr="00217076">
        <w:t>: Tabla de probabilidad de los objetos en Mario Kart</w:t>
      </w:r>
      <w:bookmarkEnd w:id="45"/>
    </w:p>
    <w:p w14:paraId="0FDFE602" w14:textId="7F00BA5E" w:rsidR="000763BE"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p>
    <w:p w14:paraId="6F746625" w14:textId="5A7534E3" w:rsidR="002C5CD1" w:rsidRPr="00457485" w:rsidRDefault="00510552" w:rsidP="00975A97">
      <w:pPr>
        <w:pStyle w:val="Ttol4"/>
        <w:rPr>
          <w:highlight w:val="magenta"/>
        </w:rPr>
      </w:pPr>
      <w:r w:rsidRPr="00457485">
        <w:rPr>
          <w:highlight w:val="magenta"/>
        </w:rPr>
        <w:lastRenderedPageBreak/>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drawing>
          <wp:inline distT="0" distB="0" distL="0" distR="0" wp14:anchorId="0A4A2EB3" wp14:editId="0E8D8637">
            <wp:extent cx="3204000" cy="1800000"/>
            <wp:effectExtent l="0" t="0" r="0"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4000" cy="1800000"/>
                    </a:xfrm>
                    <a:prstGeom prst="rect">
                      <a:avLst/>
                    </a:prstGeom>
                    <a:noFill/>
                    <a:ln>
                      <a:noFill/>
                    </a:ln>
                  </pic:spPr>
                </pic:pic>
              </a:graphicData>
            </a:graphic>
          </wp:inline>
        </w:drawing>
      </w:r>
    </w:p>
    <w:p w14:paraId="4F119D8B" w14:textId="606B1919" w:rsidR="00AD7D60" w:rsidRPr="00AD7D60" w:rsidRDefault="00AD7D60" w:rsidP="00975A97">
      <w:pPr>
        <w:pStyle w:val="Llegenda"/>
      </w:pPr>
      <w:bookmarkStart w:id="46" w:name="_Toc63454863"/>
      <w:r w:rsidRPr="00AD7D60">
        <w:t xml:space="preserve">Figura </w:t>
      </w:r>
      <w:r w:rsidR="00BC5873">
        <w:fldChar w:fldCharType="begin"/>
      </w:r>
      <w:r w:rsidR="00BC5873">
        <w:instrText xml:space="preserve"> STYLEREF 1 \s </w:instrText>
      </w:r>
      <w:r w:rsidR="00BC5873">
        <w:fldChar w:fldCharType="separate"/>
      </w:r>
      <w:r w:rsidR="0036044E">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3</w:t>
      </w:r>
      <w:r w:rsidR="00BC5873">
        <w:fldChar w:fldCharType="end"/>
      </w:r>
      <w:r w:rsidRPr="00AD7D60">
        <w:t>: Modos de juego de Mario Kart</w:t>
      </w:r>
      <w:r>
        <w:t>.</w:t>
      </w:r>
      <w:bookmarkEnd w:id="46"/>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lastRenderedPageBreak/>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46FCE490" w:rsidR="006A1A5B" w:rsidRPr="002B68AB" w:rsidRDefault="00510552" w:rsidP="00DF4A77">
      <w:pPr>
        <w:pStyle w:val="Ttol3"/>
        <w:rPr>
          <w:highlight w:val="yellow"/>
        </w:rPr>
      </w:pPr>
      <w:bookmarkStart w:id="47" w:name="_Toc57196825"/>
      <w:bookmarkStart w:id="48" w:name="_Toc60338162"/>
      <w:bookmarkStart w:id="49" w:name="_Toc63454835"/>
      <w:bookmarkEnd w:id="41"/>
      <w:bookmarkEnd w:id="42"/>
      <w:r w:rsidRPr="002B68AB">
        <w:rPr>
          <w:highlight w:val="yellow"/>
        </w:rPr>
        <w:t>TEAM SONIC RACING</w:t>
      </w:r>
      <w:bookmarkEnd w:id="47"/>
      <w:bookmarkEnd w:id="48"/>
      <w:bookmarkEnd w:id="49"/>
    </w:p>
    <w:p w14:paraId="39991EB1" w14:textId="40ED2A16" w:rsidR="00CD42B3" w:rsidRDefault="00243FB3" w:rsidP="00CD42B3">
      <w:bookmarkStart w:id="50" w:name="_Toc57196826"/>
      <w:bookmarkStart w:id="51" w:name="_Toc60338163"/>
      <w:r w:rsidRPr="00B3160A">
        <w:t xml:space="preserve">En cuanto a </w:t>
      </w:r>
      <w:proofErr w:type="spellStart"/>
      <w:r w:rsidR="00CD42B3" w:rsidRPr="00B3160A">
        <w:t>Team</w:t>
      </w:r>
      <w:proofErr w:type="spellEnd"/>
      <w:r w:rsidR="00CD42B3" w:rsidRPr="00B3160A">
        <w:t xml:space="preserve"> Sonic Racing</w:t>
      </w:r>
      <w:r w:rsidRPr="00B3160A">
        <w:t xml:space="preserve"> </w:t>
      </w:r>
      <w:r>
        <w:fldChar w:fldCharType="begin"/>
      </w:r>
      <w:r w:rsidR="00B3160A" w:rsidRPr="00B3160A">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author":[{"literal":"Sumo Digital"}],"issued":{"date-parts":[["2019",5,21]]}}}],"schema":"https://github.com/citation-style-language/schema/raw/master/csl-citation.json"} </w:instrText>
      </w:r>
      <w:r>
        <w:fldChar w:fldCharType="separate"/>
      </w:r>
      <w:r w:rsidR="00B3160A" w:rsidRPr="00B3160A">
        <w:rPr>
          <w:rFonts w:cs="Times New Roman"/>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 xml:space="preserve">Seguidamente se detallará la configuración de los controles, sus mecánicas y para acabar sus modos de juego que hay en </w:t>
      </w:r>
      <w:proofErr w:type="spellStart"/>
      <w:r>
        <w:t>Team</w:t>
      </w:r>
      <w:proofErr w:type="spellEnd"/>
      <w:r>
        <w:t xml:space="preserve"> Sonic Racing.</w:t>
      </w:r>
    </w:p>
    <w:p w14:paraId="544CC6FE" w14:textId="4CE3F4D2" w:rsidR="00731ADE" w:rsidRPr="00DD130D" w:rsidRDefault="00510552" w:rsidP="00975A97">
      <w:pPr>
        <w:pStyle w:val="Ttol4"/>
        <w:rPr>
          <w:highlight w:val="magenta"/>
        </w:rPr>
      </w:pPr>
      <w:r w:rsidRPr="00DD130D">
        <w:rPr>
          <w:highlight w:val="magenta"/>
        </w:rPr>
        <w:t>CONTROLES</w:t>
      </w:r>
    </w:p>
    <w:p w14:paraId="544BC64E" w14:textId="77777777" w:rsidR="00DD130D" w:rsidRDefault="00DD130D" w:rsidP="00DD130D">
      <w:pPr>
        <w:keepNext/>
        <w:jc w:val="center"/>
      </w:pPr>
      <w:r>
        <w:rPr>
          <w:noProof/>
        </w:rPr>
        <w:drawing>
          <wp:inline distT="0" distB="0" distL="0" distR="0" wp14:anchorId="513E584B" wp14:editId="2E2F5CC2">
            <wp:extent cx="2404800" cy="1800000"/>
            <wp:effectExtent l="0" t="0" r="0" b="0"/>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2404800" cy="18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5423A543" w:rsidR="00DD130D" w:rsidRDefault="00DD130D" w:rsidP="00DD130D">
      <w:pPr>
        <w:pStyle w:val="Llegenda"/>
      </w:pPr>
      <w:bookmarkStart w:id="52" w:name="_Toc63454864"/>
      <w:r>
        <w:t xml:space="preserve">Figura </w:t>
      </w:r>
      <w:r w:rsidR="00BC5873">
        <w:fldChar w:fldCharType="begin"/>
      </w:r>
      <w:r w:rsidR="00BC5873">
        <w:instrText xml:space="preserve"> STYLEREF 1 \s </w:instrText>
      </w:r>
      <w:r w:rsidR="00BC5873">
        <w:fldChar w:fldCharType="separate"/>
      </w:r>
      <w:r w:rsidR="0036044E">
        <w:rPr>
          <w:noProof/>
        </w:rPr>
        <w:t>3</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4</w:t>
      </w:r>
      <w:r w:rsidR="00BC5873">
        <w:fldChar w:fldCharType="end"/>
      </w:r>
      <w:r>
        <w:t xml:space="preserve">: Controles de </w:t>
      </w:r>
      <w:proofErr w:type="spellStart"/>
      <w:r>
        <w:t>Team</w:t>
      </w:r>
      <w:proofErr w:type="spellEnd"/>
      <w:r>
        <w:t xml:space="preserve"> Sonic Racing</w:t>
      </w:r>
      <w:bookmarkEnd w:id="52"/>
    </w:p>
    <w:p w14:paraId="10D6AA05" w14:textId="04C085D1" w:rsidR="002B68AB" w:rsidRDefault="002B68AB" w:rsidP="002B68AB">
      <w:r w:rsidRPr="002B0B17">
        <w:t xml:space="preserve">Teniendo como referencia el mando de la Switch, </w:t>
      </w:r>
      <w:proofErr w:type="spellStart"/>
      <w:r w:rsidRPr="002B0B17">
        <w:t>Team</w:t>
      </w:r>
      <w:proofErr w:type="spellEnd"/>
      <w:r w:rsidRPr="002B0B17">
        <w:t xml:space="preserve">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proofErr w:type="spellStart"/>
      <w:r w:rsidR="00C82218">
        <w:t>Megaturbo</w:t>
      </w:r>
      <w:proofErr w:type="spellEnd"/>
    </w:p>
    <w:p w14:paraId="177AEE39" w14:textId="702A9B6F" w:rsidR="002B68AB" w:rsidRPr="00731ADE" w:rsidRDefault="002B68AB" w:rsidP="002B68AB">
      <w:pPr>
        <w:pStyle w:val="Pargrafdellista"/>
        <w:numPr>
          <w:ilvl w:val="0"/>
          <w:numId w:val="33"/>
        </w:numPr>
      </w:pPr>
      <w:r>
        <w:t>Joystick Izquierdo: Girar</w:t>
      </w:r>
    </w:p>
    <w:p w14:paraId="3C9127B0" w14:textId="0F892E1D" w:rsidR="002C5CD1" w:rsidRPr="00E51B1E" w:rsidRDefault="00510552" w:rsidP="00975A97">
      <w:pPr>
        <w:pStyle w:val="Ttol4"/>
        <w:rPr>
          <w:highlight w:val="yellow"/>
        </w:rPr>
      </w:pPr>
      <w:r w:rsidRPr="00E51B1E">
        <w:rPr>
          <w:highlight w:val="yellow"/>
        </w:rPr>
        <w:t>MECÁNICAS</w:t>
      </w:r>
    </w:p>
    <w:p w14:paraId="27AC57D1" w14:textId="33E9C087" w:rsidR="002C5CD1" w:rsidRDefault="00E51B1E" w:rsidP="002C5CD1">
      <w:r>
        <w:lastRenderedPageBreak/>
        <w:t>En las mecánicas son bastantes parecidas a las de Mario Kart, aunque tiene alguna única.</w:t>
      </w:r>
    </w:p>
    <w:p w14:paraId="298BC466" w14:textId="0BCB29BC" w:rsidR="00E51B1E" w:rsidRDefault="00E51B1E" w:rsidP="002C5CD1">
      <w:r>
        <w:t>La de acelerar, es básicamente lo mismo que tienen los otros dos juegos. Augmenta su velocidad hasta llegar a un máximo</w:t>
      </w:r>
      <w:r w:rsidR="001C3673">
        <w:t>. Si dejas de pulsar ese botón el vehículo se para completamente por la fricción del suelo.</w:t>
      </w:r>
    </w:p>
    <w:p w14:paraId="0C0CBB73" w14:textId="1A8BFA43" w:rsidR="001C3673" w:rsidRPr="002C5CD1" w:rsidRDefault="001C3673" w:rsidP="002C5CD1">
      <w:r>
        <w:t xml:space="preserve">El cambio en este juego viene con el </w:t>
      </w:r>
      <w:proofErr w:type="spellStart"/>
      <w:r>
        <w:t>megaturbo</w:t>
      </w:r>
      <w:proofErr w:type="spellEnd"/>
      <w:r>
        <w:t>, como se explicará en el apartado siguiente</w:t>
      </w:r>
      <w:r w:rsidR="00866470">
        <w:t xml:space="preserve">, </w:t>
      </w:r>
      <w:r w:rsidR="00CA0965">
        <w:t xml:space="preserve">la mayoría de las carreras en </w:t>
      </w:r>
      <w:proofErr w:type="spellStart"/>
      <w:r w:rsidR="00866470">
        <w:t>Team</w:t>
      </w:r>
      <w:proofErr w:type="spellEnd"/>
      <w:r w:rsidR="00866470">
        <w:t xml:space="preserve"> Sonic Racing</w:t>
      </w:r>
      <w:r w:rsidR="00CA0965">
        <w:t xml:space="preserve"> son por equipos de tres, por lo que, si juegas en el modo de un jugador tienes dos IA que van en tu equipo. Cada vez que un miembro del</w:t>
      </w:r>
    </w:p>
    <w:p w14:paraId="19B1AE57" w14:textId="4724370F" w:rsidR="002C5CD1" w:rsidRPr="00A84A26" w:rsidRDefault="00510552" w:rsidP="00975A97">
      <w:pPr>
        <w:pStyle w:val="Ttol4"/>
        <w:rPr>
          <w:highlight w:val="yellow"/>
        </w:rPr>
      </w:pPr>
      <w:r w:rsidRPr="00A84A26">
        <w:rPr>
          <w:highlight w:val="yellow"/>
        </w:rPr>
        <w:t>MODOS DE JUEGO</w:t>
      </w:r>
    </w:p>
    <w:p w14:paraId="507A0909" w14:textId="2E6D404B" w:rsidR="002C5CD1" w:rsidRDefault="00D94D5F" w:rsidP="002C5CD1">
      <w:proofErr w:type="spellStart"/>
      <w:r>
        <w:t>Team</w:t>
      </w:r>
      <w:proofErr w:type="spellEnd"/>
      <w:r>
        <w:t xml:space="preserve"> Sonic Racing t</w:t>
      </w:r>
      <w:r w:rsidR="0056381E">
        <w:t>iene cuatro modos de juego</w:t>
      </w:r>
      <w:r>
        <w:t>.</w:t>
      </w:r>
    </w:p>
    <w:p w14:paraId="30484973" w14:textId="1A096B64" w:rsidR="00D94D5F" w:rsidRPr="002C5CD1" w:rsidRDefault="00D94D5F" w:rsidP="002C5CD1">
      <w:r>
        <w:t>El primero es un modo aventura. Ese modo es el único para un solo jugador.</w:t>
      </w:r>
    </w:p>
    <w:p w14:paraId="6A5F108E" w14:textId="0123D9F6" w:rsidR="00E42BEC" w:rsidRPr="00392C23" w:rsidRDefault="00510552" w:rsidP="00DF4A77">
      <w:pPr>
        <w:pStyle w:val="Ttol3"/>
        <w:rPr>
          <w:highlight w:val="yellow"/>
          <w:lang w:val="en-US"/>
        </w:rPr>
      </w:pPr>
      <w:bookmarkStart w:id="53" w:name="_Toc63454836"/>
      <w:r w:rsidRPr="00392C23">
        <w:rPr>
          <w:highlight w:val="yellow"/>
          <w:lang w:val="en-US"/>
        </w:rPr>
        <w:t>CRASH TEAM RACING NITRO FUELED</w:t>
      </w:r>
      <w:bookmarkEnd w:id="50"/>
      <w:bookmarkEnd w:id="51"/>
      <w:bookmarkEnd w:id="53"/>
    </w:p>
    <w:p w14:paraId="1B7D391E" w14:textId="299A529E" w:rsidR="002B68AB" w:rsidRPr="0029469D" w:rsidRDefault="00B3160A" w:rsidP="002B68AB">
      <w:pPr>
        <w:rPr>
          <w:lang w:val="en-US"/>
        </w:rPr>
      </w:pPr>
      <w:r w:rsidRPr="0029469D">
        <w:rPr>
          <w:lang w:val="en-US"/>
        </w:rPr>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Pr="0029469D">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author":[{"literal":"Beenox"}],"issued":{"date-parts":[["2019",6,21]]}}}],"schema":"https://github.com/citation-style-language/schema/raw/master/csl-citation.json"} </w:instrText>
      </w:r>
      <w:r w:rsidRPr="00E51B1E">
        <w:fldChar w:fldCharType="separate"/>
      </w:r>
      <w:r w:rsidRPr="0029469D">
        <w:rPr>
          <w:rFonts w:cs="Times New Roman"/>
          <w:lang w:val="en-US"/>
        </w:rPr>
        <w:t>(</w:t>
      </w:r>
      <w:proofErr w:type="spellStart"/>
      <w:r w:rsidRPr="0029469D">
        <w:rPr>
          <w:rFonts w:cs="Times New Roman"/>
          <w:lang w:val="en-US"/>
        </w:rPr>
        <w:t>Beenox</w:t>
      </w:r>
      <w:proofErr w:type="spellEnd"/>
      <w:r w:rsidRPr="0029469D">
        <w:rPr>
          <w:rFonts w:cs="Times New Roman"/>
          <w:lang w:val="en-US"/>
        </w:rPr>
        <w:t>,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Pr="0029469D">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author":[{"literal":"Naughty Dog"}],"issued":{"date-parts":[["1999",9,30]]}}}],"schema":"https://github.com/citation-style-language/schema/raw/master/csl-citation.json"} </w:instrText>
      </w:r>
      <w:r w:rsidRPr="00E51B1E">
        <w:fldChar w:fldCharType="separate"/>
      </w:r>
      <w:r w:rsidRPr="0029469D">
        <w:rPr>
          <w:rFonts w:cs="Times New Roman"/>
          <w:lang w:val="en-US"/>
        </w:rPr>
        <w:t>(Naughty Dog, 1999)</w:t>
      </w:r>
      <w:r w:rsidRPr="00E51B1E">
        <w:fldChar w:fldCharType="end"/>
      </w:r>
      <w:r w:rsidRPr="0029469D">
        <w:rPr>
          <w:lang w:val="en-US"/>
        </w:rPr>
        <w:t xml:space="preserve"> de PlayStation 1.</w:t>
      </w:r>
    </w:p>
    <w:p w14:paraId="7BD373A2" w14:textId="1AA3E440" w:rsidR="00731ADE" w:rsidRPr="00BC5873" w:rsidRDefault="00510552" w:rsidP="00975A97">
      <w:pPr>
        <w:pStyle w:val="Ttol4"/>
        <w:rPr>
          <w:highlight w:val="magenta"/>
        </w:rPr>
      </w:pPr>
      <w:r w:rsidRPr="00BC5873">
        <w:rPr>
          <w:highlight w:val="magenta"/>
        </w:rPr>
        <w:t>CONTROLES</w:t>
      </w:r>
    </w:p>
    <w:p w14:paraId="544A4E81" w14:textId="77777777" w:rsidR="00BC5873" w:rsidRDefault="00DD130D" w:rsidP="00BC5873">
      <w:pPr>
        <w:keepNext/>
        <w:jc w:val="center"/>
      </w:pPr>
      <w:r>
        <w:rPr>
          <w:noProof/>
        </w:rPr>
        <w:drawing>
          <wp:inline distT="0" distB="0" distL="0" distR="0" wp14:anchorId="5BF2D60E" wp14:editId="7779E843">
            <wp:extent cx="2764800" cy="1800000"/>
            <wp:effectExtent l="0" t="0" r="0"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0" cstate="print">
                      <a:extLst>
                        <a:ext uri="{28A0092B-C50C-407E-A947-70E740481C1C}">
                          <a14:useLocalDpi xmlns:a14="http://schemas.microsoft.com/office/drawing/2010/main" val="0"/>
                        </a:ext>
                      </a:extLst>
                    </a:blip>
                    <a:srcRect l="2220" t="16391" r="40075" b="16834"/>
                    <a:stretch/>
                  </pic:blipFill>
                  <pic:spPr bwMode="auto">
                    <a:xfrm>
                      <a:off x="0" y="0"/>
                      <a:ext cx="2764800" cy="18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25B7D89C" w:rsidR="00DD130D" w:rsidRPr="00BC5873" w:rsidRDefault="00BC5873" w:rsidP="00BC5873">
      <w:pPr>
        <w:pStyle w:val="Llegenda"/>
        <w:rPr>
          <w:highlight w:val="yellow"/>
        </w:rPr>
      </w:pPr>
      <w:bookmarkStart w:id="54" w:name="_Toc63454865"/>
      <w:r w:rsidRPr="00BC5873">
        <w:t xml:space="preserve">Figura </w:t>
      </w:r>
      <w:r>
        <w:fldChar w:fldCharType="begin"/>
      </w:r>
      <w:r w:rsidRPr="00BC5873">
        <w:instrText xml:space="preserve"> STYLEREF 1 \s </w:instrText>
      </w:r>
      <w:r>
        <w:fldChar w:fldCharType="separate"/>
      </w:r>
      <w:r w:rsidR="0036044E">
        <w:rPr>
          <w:noProof/>
        </w:rPr>
        <w:t>3</w:t>
      </w:r>
      <w:r>
        <w:fldChar w:fldCharType="end"/>
      </w:r>
      <w:r w:rsidRPr="00BC5873">
        <w:t>.</w:t>
      </w:r>
      <w:r>
        <w:fldChar w:fldCharType="begin"/>
      </w:r>
      <w:r w:rsidRPr="00BC5873">
        <w:instrText xml:space="preserve"> SEQ Figura \* ARABIC \s 1 </w:instrText>
      </w:r>
      <w:r>
        <w:fldChar w:fldCharType="separate"/>
      </w:r>
      <w:r w:rsidR="0036044E">
        <w:rPr>
          <w:noProof/>
        </w:rPr>
        <w:t>5</w:t>
      </w:r>
      <w:r>
        <w:fldChar w:fldCharType="end"/>
      </w:r>
      <w:r w:rsidRPr="00BC5873">
        <w:t xml:space="preserve">: Controles </w:t>
      </w:r>
      <w:proofErr w:type="spellStart"/>
      <w:r w:rsidRPr="00BC5873">
        <w:t>Crash</w:t>
      </w:r>
      <w:proofErr w:type="spellEnd"/>
      <w:r w:rsidRPr="00BC5873">
        <w:t xml:space="preserve"> </w:t>
      </w:r>
      <w:proofErr w:type="spellStart"/>
      <w:r w:rsidRPr="00BC5873">
        <w:t>Team</w:t>
      </w:r>
      <w:proofErr w:type="spellEnd"/>
      <w:r w:rsidRPr="00BC5873">
        <w:t xml:space="preserve"> Racing Nitro </w:t>
      </w:r>
      <w:proofErr w:type="spellStart"/>
      <w:r w:rsidRPr="00BC5873">
        <w:t>Fuele</w:t>
      </w:r>
      <w:r>
        <w:t>d</w:t>
      </w:r>
      <w:bookmarkEnd w:id="54"/>
      <w:proofErr w:type="spellEnd"/>
    </w:p>
    <w:p w14:paraId="73B9E1C3" w14:textId="36C2501D" w:rsidR="002B68AB" w:rsidRPr="002B0B17" w:rsidRDefault="002B68AB" w:rsidP="002B68AB">
      <w:r w:rsidRPr="002B0B17">
        <w:t xml:space="preserve">Teniendo como referencia el mando de la Switch, </w:t>
      </w:r>
      <w:proofErr w:type="spellStart"/>
      <w:r w:rsidRPr="002B0B17">
        <w:t>Crash</w:t>
      </w:r>
      <w:proofErr w:type="spellEnd"/>
      <w:r w:rsidRPr="002B0B17">
        <w:t xml:space="preserve"> </w:t>
      </w:r>
      <w:proofErr w:type="spellStart"/>
      <w:r w:rsidRPr="002B0B17">
        <w:t>Team</w:t>
      </w:r>
      <w:proofErr w:type="spellEnd"/>
      <w:r w:rsidRPr="002B0B17">
        <w:t xml:space="preserve"> Racing Nitro </w:t>
      </w:r>
      <w:proofErr w:type="spellStart"/>
      <w:r w:rsidRPr="002B0B17">
        <w:t>Fueled</w:t>
      </w:r>
      <w:proofErr w:type="spellEnd"/>
      <w:r w:rsidRPr="002B0B17">
        <w:t xml:space="preserve"> tiene los siguientes controles:</w:t>
      </w:r>
    </w:p>
    <w:p w14:paraId="3D16DCF1" w14:textId="363C9A60" w:rsidR="002B68AB" w:rsidRDefault="00C82218" w:rsidP="002B68AB">
      <w:pPr>
        <w:pStyle w:val="Pargrafdellista"/>
        <w:numPr>
          <w:ilvl w:val="0"/>
          <w:numId w:val="33"/>
        </w:numPr>
      </w:pPr>
      <w:r>
        <w:lastRenderedPageBreak/>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4679402A" w:rsidR="002C5CD1" w:rsidRPr="00BC5873" w:rsidRDefault="00510552" w:rsidP="00975A97">
      <w:pPr>
        <w:pStyle w:val="Ttol4"/>
        <w:rPr>
          <w:highlight w:val="red"/>
        </w:rPr>
      </w:pPr>
      <w:r w:rsidRPr="00BC5873">
        <w:rPr>
          <w:highlight w:val="red"/>
        </w:rPr>
        <w:t>MECÁNICAS</w:t>
      </w:r>
    </w:p>
    <w:p w14:paraId="0CDD1DAD" w14:textId="2A117553" w:rsidR="002C5CD1" w:rsidRPr="002C5CD1" w:rsidRDefault="00D71B4B" w:rsidP="002C5CD1">
      <w:r w:rsidRPr="00D71B4B">
        <w:t>TODO</w:t>
      </w:r>
    </w:p>
    <w:p w14:paraId="19C8286D" w14:textId="07FCF6A9" w:rsidR="002C5CD1" w:rsidRDefault="00510552" w:rsidP="00975A97">
      <w:pPr>
        <w:pStyle w:val="Ttol4"/>
        <w:rPr>
          <w:highlight w:val="yellow"/>
        </w:rPr>
      </w:pPr>
      <w:r w:rsidRPr="00D94D5F">
        <w:rPr>
          <w:highlight w:val="yellow"/>
        </w:rPr>
        <w:t>MODOS DE JUEGO</w:t>
      </w:r>
    </w:p>
    <w:p w14:paraId="729FE53F" w14:textId="7722245D" w:rsidR="00BC5873" w:rsidRPr="00BC5873" w:rsidRDefault="00BC5873" w:rsidP="00BC5873">
      <w:r w:rsidRPr="00BC5873">
        <w:t>El juego</w:t>
      </w:r>
    </w:p>
    <w:p w14:paraId="2B6E80D1" w14:textId="32F4DCC1" w:rsidR="00BC5873" w:rsidRPr="00BC5873" w:rsidRDefault="00BC5873" w:rsidP="00BC5873">
      <w:pPr>
        <w:jc w:val="center"/>
        <w:rPr>
          <w:highlight w:val="yellow"/>
        </w:rPr>
      </w:pPr>
      <w:r>
        <w:rPr>
          <w:noProof/>
        </w:rPr>
        <w:drawing>
          <wp:inline distT="0" distB="0" distL="0" distR="0" wp14:anchorId="76C595B4" wp14:editId="4D9CAC5F">
            <wp:extent cx="3200400" cy="1800000"/>
            <wp:effectExtent l="0" t="0" r="0" b="0"/>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1800000"/>
                    </a:xfrm>
                    <a:prstGeom prst="rect">
                      <a:avLst/>
                    </a:prstGeom>
                  </pic:spPr>
                </pic:pic>
              </a:graphicData>
            </a:graphic>
          </wp:inline>
        </w:drawing>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22"/>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55" w:name="_MARCO_TEÓRICO"/>
      <w:bookmarkStart w:id="56" w:name="_Toc60338164"/>
      <w:bookmarkStart w:id="57" w:name="_Hlk60246115"/>
      <w:bookmarkStart w:id="58" w:name="_Ref57125730"/>
      <w:bookmarkStart w:id="59" w:name="_Toc57196830"/>
      <w:bookmarkStart w:id="60" w:name="_Toc63454837"/>
      <w:bookmarkEnd w:id="55"/>
      <w:r w:rsidRPr="006C682C">
        <w:rPr>
          <w:highlight w:val="yellow"/>
        </w:rPr>
        <w:lastRenderedPageBreak/>
        <w:t>MARCO</w:t>
      </w:r>
      <w:r w:rsidRPr="00C11E7D">
        <w:rPr>
          <w:highlight w:val="yellow"/>
        </w:rPr>
        <w:t xml:space="preserve"> TEÓRICO</w:t>
      </w:r>
      <w:bookmarkEnd w:id="56"/>
      <w:bookmarkEnd w:id="60"/>
    </w:p>
    <w:p w14:paraId="6048E5D2" w14:textId="2D0C7CF9" w:rsidR="001D0A0F" w:rsidRPr="00392C23" w:rsidRDefault="00510552" w:rsidP="000A2A0D">
      <w:pPr>
        <w:pStyle w:val="Ttol2"/>
        <w:rPr>
          <w:highlight w:val="yellow"/>
        </w:rPr>
      </w:pPr>
      <w:bookmarkStart w:id="61" w:name="_Toc63454838"/>
      <w:bookmarkEnd w:id="57"/>
      <w:r w:rsidRPr="00392C23">
        <w:rPr>
          <w:highlight w:val="yellow"/>
        </w:rPr>
        <w:t>DEL MULTIJUGADOR LOCAL AL MULTIJUGADOR EN LÍNEA</w:t>
      </w:r>
      <w:bookmarkEnd w:id="61"/>
    </w:p>
    <w:p w14:paraId="2213EEA5" w14:textId="0443A8B2" w:rsidR="00524352" w:rsidRPr="0020755D" w:rsidRDefault="00510552" w:rsidP="00DF4A77">
      <w:pPr>
        <w:pStyle w:val="Ttol3"/>
        <w:rPr>
          <w:highlight w:val="yellow"/>
        </w:rPr>
      </w:pPr>
      <w:bookmarkStart w:id="62" w:name="_Toc63454839"/>
      <w:r w:rsidRPr="0020755D">
        <w:rPr>
          <w:highlight w:val="yellow"/>
        </w:rPr>
        <w:t>EVOLUCIÓN DE LOS MULTIJUGADORES</w:t>
      </w:r>
      <w:bookmarkEnd w:id="62"/>
    </w:p>
    <w:p w14:paraId="54CF4D36" w14:textId="62FEE5C0" w:rsidR="001D0A0F" w:rsidRPr="002B0B17" w:rsidRDefault="00F16449" w:rsidP="001D0A0F">
      <w:r w:rsidRPr="002B0B17">
        <w:t xml:space="preserve">El multijugador en los videojuegos existe, prácticamente desde su creación. </w:t>
      </w:r>
      <w:proofErr w:type="spellStart"/>
      <w:r w:rsidRPr="002B0B17">
        <w:t>Tennis</w:t>
      </w:r>
      <w:proofErr w:type="spellEnd"/>
      <w:r w:rsidRPr="002B0B17">
        <w:t xml:space="preserve"> </w:t>
      </w:r>
      <w:proofErr w:type="spellStart"/>
      <w:r w:rsidRPr="002B0B17">
        <w:t>for</w:t>
      </w:r>
      <w:proofErr w:type="spellEnd"/>
      <w:r w:rsidRPr="002B0B17">
        <w:t xml:space="preserve"> </w:t>
      </w:r>
      <w:proofErr w:type="spellStart"/>
      <w:r w:rsidRPr="002B0B17">
        <w:t>Two</w:t>
      </w:r>
      <w:proofErr w:type="spellEnd"/>
      <w:r w:rsidRPr="002B0B17">
        <w:t xml:space="preserve"> </w:t>
      </w:r>
      <w:r w:rsidR="00D10201" w:rsidRPr="002B0B17">
        <w:fldChar w:fldCharType="begin"/>
      </w:r>
      <w:r w:rsidR="00D10201" w:rsidRPr="002B0B17">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able for Two","author":[{"literal":"William Higginbotham"}],"issued":{"date-parts":[["1958",10,18]]}}}],"schema":"https://github.com/citation-style-language/schema/raw/master/csl-citation.json"} </w:instrText>
      </w:r>
      <w:r w:rsidR="00D10201" w:rsidRPr="002B0B17">
        <w:fldChar w:fldCharType="separate"/>
      </w:r>
      <w:r w:rsidR="00D10201" w:rsidRPr="002B0B17">
        <w:rPr>
          <w:rFonts w:cs="Times New Roman"/>
        </w:rPr>
        <w:t xml:space="preserve">(William </w:t>
      </w:r>
      <w:proofErr w:type="spellStart"/>
      <w:r w:rsidR="00D10201" w:rsidRPr="002B0B17">
        <w:rPr>
          <w:rFonts w:cs="Times New Roman"/>
        </w:rPr>
        <w:t>Higginbotham</w:t>
      </w:r>
      <w:proofErr w:type="spellEnd"/>
      <w:r w:rsidR="00D10201" w:rsidRPr="002B0B17">
        <w:rPr>
          <w:rFonts w:cs="Times New Roman"/>
        </w:rPr>
        <w:t>, 1958)</w:t>
      </w:r>
      <w:r w:rsidR="00D10201" w:rsidRPr="002B0B17">
        <w:fldChar w:fldCharType="end"/>
      </w:r>
      <w:r w:rsidRPr="002B0B17">
        <w:t>, que fue hecho en un osciloscopio, era un juego para dos jugadores, por ello multijugador.</w:t>
      </w:r>
    </w:p>
    <w:p w14:paraId="6803A95F" w14:textId="773C3E0D"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5D24E4" w:rsidRPr="002B0B17">
        <w:rPr>
          <w:rFonts w:cs="Times New Roman"/>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624ADB" w:rsidRPr="002B0B17">
        <w:instrText xml:space="preserve"> ADDIN ZOTERO_ITEM CSL_CITATION {"citationID":"6msVWBBI","properties":{"formattedCitation":"(Daleske, 1973)","plainCitation":"(Daleske, 1973)","noteIndex":0},"citationItems":[{"id":19,"uris":["http://zotero.org/users/local/eauejolH/items/VJEYCVQG"],"uri":["http://zotero.org/users/local/eauejolH/items/VJEYCVQG"],"itemData":{"id":19,"type":"book","title":"Empire","author":[{"family":"Daleske","given":"John"}],"issued":{"date-parts":[["1973"]]}}}],"schema":"https://github.com/citation-style-language/schema/raw/master/csl-citation.json"} </w:instrText>
      </w:r>
      <w:r w:rsidR="005D24E4" w:rsidRPr="002B0B17">
        <w:fldChar w:fldCharType="separate"/>
      </w:r>
      <w:r w:rsidR="00624ADB" w:rsidRPr="002B0B17">
        <w:rPr>
          <w:rFonts w:cs="Times New Roman"/>
        </w:rPr>
        <w:t>(</w:t>
      </w:r>
      <w:proofErr w:type="spellStart"/>
      <w:r w:rsidR="00624ADB" w:rsidRPr="002B0B17">
        <w:rPr>
          <w:rFonts w:cs="Times New Roman"/>
        </w:rPr>
        <w:t>Daleske</w:t>
      </w:r>
      <w:proofErr w:type="spellEnd"/>
      <w:r w:rsidR="00624ADB" w:rsidRPr="002B0B17">
        <w:rPr>
          <w:rFonts w:cs="Times New Roman"/>
        </w:rPr>
        <w:t>, 1973)</w:t>
      </w:r>
      <w:r w:rsidR="005D24E4" w:rsidRPr="002B0B17">
        <w:fldChar w:fldCharType="end"/>
      </w:r>
      <w:r w:rsidR="005D24E4" w:rsidRPr="002B0B17">
        <w:t xml:space="preserve">, un juego de estrategia por turnos. Aunque prácticamente surgió a la par que </w:t>
      </w:r>
      <w:proofErr w:type="spellStart"/>
      <w:r w:rsidR="005D24E4" w:rsidRPr="002B0B17">
        <w:t>Maze</w:t>
      </w:r>
      <w:proofErr w:type="spellEnd"/>
      <w:r w:rsidR="005D24E4" w:rsidRPr="002B0B17">
        <w:t xml:space="preserve"> </w:t>
      </w:r>
      <w:proofErr w:type="spellStart"/>
      <w:r w:rsidR="005D24E4" w:rsidRPr="002B0B17">
        <w:t>War</w:t>
      </w:r>
      <w:proofErr w:type="spellEnd"/>
      <w:r w:rsidR="002C5CD1" w:rsidRPr="002B0B17">
        <w:t xml:space="preserve"> </w:t>
      </w:r>
      <w:r w:rsidR="002C5CD1" w:rsidRPr="002B0B17">
        <w:fldChar w:fldCharType="begin"/>
      </w:r>
      <w:r w:rsidR="00624ADB" w:rsidRPr="002B0B17">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author":[{"literal":"Jim Bowery"}],"issued":{"date-parts":[["1974"]]}}}],"schema":"https://github.com/citation-style-language/schema/raw/master/csl-citation.json"} </w:instrText>
      </w:r>
      <w:r w:rsidR="002C5CD1" w:rsidRPr="002B0B17">
        <w:fldChar w:fldCharType="separate"/>
      </w:r>
      <w:r w:rsidR="00624ADB" w:rsidRPr="002B0B17">
        <w:rPr>
          <w:rFonts w:cs="Times New Roman"/>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0EBE416B">
            <wp:extent cx="1800000" cy="1800000"/>
            <wp:effectExtent l="0" t="0" r="0" b="0"/>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26877C8" w14:textId="3CB76A22" w:rsidR="005D24E4" w:rsidRPr="002B0B17" w:rsidRDefault="002B68AB" w:rsidP="00975A97">
      <w:pPr>
        <w:pStyle w:val="Llegenda"/>
      </w:pPr>
      <w:bookmarkStart w:id="63" w:name="_Toc63454866"/>
      <w:r w:rsidRPr="002B0B17">
        <w:t xml:space="preserve">Figura </w:t>
      </w:r>
      <w:r w:rsidR="00BC5873">
        <w:fldChar w:fldCharType="begin"/>
      </w:r>
      <w:r w:rsidR="00BC5873">
        <w:instrText xml:space="preserve"> STYLEREF 1 \s </w:instrText>
      </w:r>
      <w:r w:rsidR="00BC5873">
        <w:fldChar w:fldCharType="separate"/>
      </w:r>
      <w:r w:rsidR="0036044E">
        <w:rPr>
          <w:noProof/>
        </w:rPr>
        <w:t>4</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1</w:t>
      </w:r>
      <w:r w:rsidR="00BC5873">
        <w:fldChar w:fldCharType="end"/>
      </w:r>
      <w:r w:rsidRPr="002B0B17">
        <w:t xml:space="preserve">: Imagen del juego de </w:t>
      </w:r>
      <w:proofErr w:type="spellStart"/>
      <w:r w:rsidRPr="002B0B17">
        <w:t>Empire</w:t>
      </w:r>
      <w:proofErr w:type="spellEnd"/>
      <w:r w:rsidRPr="002B0B17">
        <w:t>.</w:t>
      </w:r>
      <w:bookmarkEnd w:id="63"/>
    </w:p>
    <w:p w14:paraId="49FBD809" w14:textId="6BD8093B" w:rsidR="002C5CD1" w:rsidRPr="002B0B17" w:rsidRDefault="002C5CD1" w:rsidP="001D0A0F">
      <w:r w:rsidRPr="002B0B17">
        <w:t xml:space="preserve">Pero no fue hasta que salió el juego en LAN que hubo un incremento de demanda de este género de juegos. El juego en LAN, según </w:t>
      </w:r>
      <w:r w:rsidRPr="002B0B17">
        <w:fldChar w:fldCharType="begin"/>
      </w:r>
      <w:r w:rsidRPr="002B0B17">
        <w:instrText xml:space="preserve"> ADDIN ZOTERO_ITEM CSL_CITATION {"citationID":"U0c9QXCS","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w:t>
      </w:r>
      <w:proofErr w:type="spellStart"/>
      <w:r w:rsidRPr="002B0B17">
        <w:rPr>
          <w:rFonts w:cs="Times New Roman"/>
        </w:rPr>
        <w:t>Glazer</w:t>
      </w:r>
      <w:proofErr w:type="spellEnd"/>
      <w:r w:rsidRPr="002B0B17">
        <w:rPr>
          <w:rFonts w:cs="Times New Roman"/>
        </w:rPr>
        <w:t xml:space="preserve"> &amp; Sanjay </w:t>
      </w:r>
      <w:proofErr w:type="spellStart"/>
      <w:r w:rsidRPr="002B0B17">
        <w:rPr>
          <w:rFonts w:cs="Times New Roman"/>
        </w:rPr>
        <w:t>Madhav</w:t>
      </w:r>
      <w:proofErr w:type="spellEnd"/>
      <w:r w:rsidRPr="002B0B17">
        <w:rPr>
          <w:rFonts w:cs="Times New Roman"/>
        </w:rPr>
        <w:t>, 2016)</w:t>
      </w:r>
      <w:r w:rsidRPr="002B0B17">
        <w:fldChar w:fldCharType="end"/>
      </w:r>
      <w:r w:rsidRPr="002B0B17">
        <w:t xml:space="preserve"> se caracteriza ser un multijugador en red, pero requiere de estar en la misma red de internet</w:t>
      </w:r>
      <w:r w:rsidR="007D2366" w:rsidRPr="002B0B17">
        <w:t>.</w:t>
      </w:r>
    </w:p>
    <w:p w14:paraId="25930BEF" w14:textId="670C036F" w:rsidR="00D95CBD" w:rsidRPr="002B0B17" w:rsidRDefault="002C5CD1" w:rsidP="001D0A0F">
      <w:r w:rsidRPr="002B0B17">
        <w:t xml:space="preserve"> El primero en usar de esa </w:t>
      </w:r>
      <w:r w:rsidR="00C11E7D" w:rsidRPr="002B0B17">
        <w:t>tecnología</w:t>
      </w:r>
      <w:r w:rsidRPr="002B0B17">
        <w:t xml:space="preserve"> fue </w:t>
      </w:r>
      <w:proofErr w:type="spellStart"/>
      <w:r w:rsidRPr="002B0B17">
        <w:t>Doom</w:t>
      </w:r>
      <w:proofErr w:type="spellEnd"/>
      <w:r w:rsidR="008259F1" w:rsidRPr="002B0B17">
        <w:t xml:space="preserve"> </w:t>
      </w:r>
      <w:r w:rsidR="008259F1" w:rsidRPr="002B0B17">
        <w:fldChar w:fldCharType="begin"/>
      </w:r>
      <w:r w:rsidR="00624ADB" w:rsidRPr="002B0B17">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author":[{"literal":"ID Software"}],"issued":{"date-parts":[["1993"]]}}}],"schema":"https://github.com/citation-style-language/schema/raw/master/csl-citation.json"} </w:instrText>
      </w:r>
      <w:r w:rsidR="008259F1" w:rsidRPr="002B0B17">
        <w:fldChar w:fldCharType="separate"/>
      </w:r>
      <w:r w:rsidR="00624ADB" w:rsidRPr="002B0B17">
        <w:rPr>
          <w:rFonts w:cs="Times New Roman"/>
        </w:rPr>
        <w:t>(ID Software, 1993)</w:t>
      </w:r>
      <w:r w:rsidR="008259F1" w:rsidRPr="002B0B17">
        <w:fldChar w:fldCharType="end"/>
      </w:r>
      <w:r w:rsidRPr="002B0B17">
        <w:t>.</w:t>
      </w:r>
    </w:p>
    <w:p w14:paraId="40BAED20" w14:textId="5E27B0FA" w:rsidR="00D71B4B" w:rsidRPr="002C5CD1" w:rsidRDefault="00D71B4B" w:rsidP="001D0A0F">
      <w:r w:rsidRPr="00980834">
        <w:rPr>
          <w:highlight w:val="yellow"/>
        </w:rPr>
        <w:t>TODO</w:t>
      </w:r>
    </w:p>
    <w:p w14:paraId="448BA217" w14:textId="1B68D59F" w:rsidR="00E31017" w:rsidRPr="00457485" w:rsidRDefault="00510552" w:rsidP="00DF4A77">
      <w:pPr>
        <w:pStyle w:val="Ttol3"/>
        <w:rPr>
          <w:highlight w:val="magenta"/>
        </w:rPr>
      </w:pPr>
      <w:bookmarkStart w:id="64" w:name="_Toc63454840"/>
      <w:r w:rsidRPr="00457485">
        <w:rPr>
          <w:highlight w:val="magenta"/>
        </w:rPr>
        <w:lastRenderedPageBreak/>
        <w:t>MULTIJUGADOR LOCAL</w:t>
      </w:r>
      <w:bookmarkEnd w:id="64"/>
    </w:p>
    <w:p w14:paraId="220E2856" w14:textId="6D1EE5AB" w:rsidR="001D0A0F" w:rsidRPr="002B0B17" w:rsidRDefault="003828B5" w:rsidP="001D0A0F">
      <w:r w:rsidRPr="002B0B17">
        <w:t xml:space="preserve">Según </w:t>
      </w:r>
      <w:r w:rsidRPr="002B0B17">
        <w:fldChar w:fldCharType="begin"/>
      </w:r>
      <w:r w:rsidRPr="002B0B17">
        <w:instrText xml:space="preserve"> ADDIN ZOTERO_ITEM CSL_CITATION {"citationID":"vRnTiDxX","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w:t>
      </w:r>
      <w:proofErr w:type="spellStart"/>
      <w:r w:rsidRPr="002B0B17">
        <w:rPr>
          <w:rFonts w:cs="Times New Roman"/>
        </w:rPr>
        <w:t>Glazer</w:t>
      </w:r>
      <w:proofErr w:type="spellEnd"/>
      <w:r w:rsidRPr="002B0B17">
        <w:rPr>
          <w:rFonts w:cs="Times New Roman"/>
        </w:rPr>
        <w:t xml:space="preserve"> &amp; Sanjay </w:t>
      </w:r>
      <w:proofErr w:type="spellStart"/>
      <w:r w:rsidRPr="002B0B17">
        <w:rPr>
          <w:rFonts w:cs="Times New Roman"/>
        </w:rPr>
        <w:t>Madhav</w:t>
      </w:r>
      <w:proofErr w:type="spellEnd"/>
      <w:r w:rsidRPr="002B0B17">
        <w:rPr>
          <w:rFonts w:cs="Times New Roman"/>
        </w:rPr>
        <w:t>,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D95CBD" w:rsidRPr="002B0B17">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author":[{"literal":"Nintendo"}],"issued":{"date-parts":[["1992",8,27]]}}}],"schema":"https://github.com/citation-style-language/schema/raw/master/csl-citation.json"} </w:instrText>
      </w:r>
      <w:r w:rsidR="00D95CBD" w:rsidRPr="002B0B17">
        <w:fldChar w:fldCharType="separate"/>
      </w:r>
      <w:r w:rsidR="00D95CBD" w:rsidRPr="002B0B17">
        <w:rPr>
          <w:rFonts w:cs="Times New Roman"/>
        </w:rPr>
        <w:t>(Nintendo, 1992)</w:t>
      </w:r>
      <w:r w:rsidR="00D95CBD" w:rsidRPr="002B0B17">
        <w:fldChar w:fldCharType="end"/>
      </w:r>
      <w:r w:rsidRPr="002B0B17">
        <w:t xml:space="preserve"> (antes del 8</w:t>
      </w:r>
      <w:r w:rsidR="00D95CBD" w:rsidRPr="002B0B17">
        <w:t xml:space="preserve"> que introduce el juego en línea</w:t>
      </w:r>
      <w:r w:rsidRPr="002B0B17">
        <w:t>)</w:t>
      </w:r>
      <w:r w:rsidR="006A75D4">
        <w:t>,</w:t>
      </w:r>
      <w:r w:rsidRPr="002B0B17">
        <w:t xml:space="preserve"> el 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rsidRPr="002B0B17">
        <w:t xml:space="preserve"> </w:t>
      </w:r>
      <w:r w:rsidRPr="002B0B17">
        <w:fldChar w:fldCharType="begin"/>
      </w:r>
      <w:r w:rsidRPr="002B0B17">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author":[{"literal":"Square Enix"}],"issued":{"date-parts":[["2004",3,11]]}}}],"schema":"https://github.com/citation-style-language/schema/raw/master/csl-citation.json"} </w:instrText>
      </w:r>
      <w:r w:rsidRPr="002B0B17">
        <w:fldChar w:fldCharType="separate"/>
      </w:r>
      <w:r w:rsidRPr="002B0B17">
        <w:rPr>
          <w:rFonts w:cs="Times New Roman"/>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w:t>
      </w:r>
      <w:proofErr w:type="spellStart"/>
      <w:r w:rsidR="00D95CBD" w:rsidRPr="002B0B17">
        <w:t>Fantasy</w:t>
      </w:r>
      <w:proofErr w:type="spellEnd"/>
      <w:r w:rsidR="00D95CBD" w:rsidRPr="002B0B17">
        <w:t xml:space="preserve"> </w:t>
      </w:r>
      <w:proofErr w:type="spellStart"/>
      <w:r w:rsidR="00D95CBD" w:rsidRPr="002B0B17">
        <w:t>Chrystal</w:t>
      </w:r>
      <w:proofErr w:type="spellEnd"/>
      <w:r w:rsidR="00D95CBD" w:rsidRPr="002B0B17">
        <w:t xml:space="preserve"> </w:t>
      </w:r>
      <w:proofErr w:type="spellStart"/>
      <w:r w:rsidR="00D95CBD" w:rsidRPr="002B0B17">
        <w:t>Chronicles</w:t>
      </w:r>
      <w:proofErr w:type="spellEnd"/>
      <w:r w:rsidR="00D95CBD" w:rsidRPr="002B0B17">
        <w:t>.</w:t>
      </w:r>
    </w:p>
    <w:p w14:paraId="02FA27BC" w14:textId="11CA7DA1" w:rsidR="00D95CBD" w:rsidRPr="002B0B17" w:rsidRDefault="00D95CBD" w:rsidP="001D0A0F">
      <w:r w:rsidRPr="002B0B17">
        <w:t xml:space="preserve">Este modo tiene alguna ventaja respecto al multijugador en línea, por ejemplo, no hay </w:t>
      </w:r>
      <w:proofErr w:type="spellStart"/>
      <w:r w:rsidRPr="002B0B17">
        <w:t>lag</w:t>
      </w:r>
      <w:proofErr w:type="spellEnd"/>
      <w:r w:rsidRPr="002B0B17">
        <w:t xml:space="preserve"> provocado por la conexión a internet</w:t>
      </w:r>
      <w:r w:rsidR="00457485" w:rsidRPr="002B0B17">
        <w:t>.</w:t>
      </w:r>
    </w:p>
    <w:p w14:paraId="29333427" w14:textId="4155410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p>
    <w:p w14:paraId="65523D90" w14:textId="1AC2A09D" w:rsidR="00E31017" w:rsidRPr="00457485" w:rsidRDefault="00510552" w:rsidP="00DF4A77">
      <w:pPr>
        <w:pStyle w:val="Ttol3"/>
        <w:rPr>
          <w:highlight w:val="magenta"/>
        </w:rPr>
      </w:pPr>
      <w:bookmarkStart w:id="65" w:name="_Toc63454841"/>
      <w:r w:rsidRPr="00457485">
        <w:rPr>
          <w:highlight w:val="magenta"/>
        </w:rPr>
        <w:t>MULTIJUGADOR EN LÍNEA</w:t>
      </w:r>
      <w:bookmarkEnd w:id="65"/>
    </w:p>
    <w:p w14:paraId="48DBC4D3" w14:textId="756432DB" w:rsidR="001D0A0F" w:rsidRDefault="00D95CBD" w:rsidP="001D0A0F">
      <w:r>
        <w:t xml:space="preserve">Según </w:t>
      </w:r>
      <w:r>
        <w:fldChar w:fldCharType="begin"/>
      </w:r>
      <w:r>
        <w:instrText xml:space="preserve"> ADDIN ZOTERO_ITEM CSL_CITATION {"citationID":"2KHp2uP4","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Pr="00D95CBD">
        <w:rPr>
          <w:rFonts w:cs="Times New Roman"/>
        </w:rPr>
        <w:t>(</w:t>
      </w:r>
      <w:proofErr w:type="spellStart"/>
      <w:r w:rsidRPr="00D95CBD">
        <w:rPr>
          <w:rFonts w:cs="Times New Roman"/>
        </w:rPr>
        <w:t>Glazer</w:t>
      </w:r>
      <w:proofErr w:type="spellEnd"/>
      <w:r w:rsidRPr="00D95CBD">
        <w:rPr>
          <w:rFonts w:cs="Times New Roman"/>
        </w:rPr>
        <w:t xml:space="preserve"> &amp; Sanjay </w:t>
      </w:r>
      <w:proofErr w:type="spellStart"/>
      <w:r w:rsidRPr="00D95CBD">
        <w:rPr>
          <w:rFonts w:cs="Times New Roman"/>
        </w:rPr>
        <w:t>Madhav</w:t>
      </w:r>
      <w:proofErr w:type="spellEnd"/>
      <w:r w:rsidRPr="00D95CBD">
        <w:rPr>
          <w:rFonts w:cs="Times New Roman"/>
        </w:rPr>
        <w:t>, 2016)</w:t>
      </w:r>
      <w:r>
        <w:fldChar w:fldCharType="end"/>
      </w:r>
      <w:r>
        <w:t xml:space="preserve"> el multijugador en línea es aquel que requiere de, como mínimo, dos dispositivos conectados el uno del otro en la misma sesión de juego. Un ejemplo pueden ser la saga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xml:space="preserve"> </w:t>
      </w:r>
      <w:r>
        <w:fldChar w:fldCharType="begin"/>
      </w:r>
      <w:r>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author":[{"literal":"Activision"}],"issued":{"date-parts":[["2004",11,16]]}}}],"schema":"https://github.com/citation-style-language/schema/raw/master/csl-citation.json"} </w:instrText>
      </w:r>
      <w:r>
        <w:fldChar w:fldCharType="separate"/>
      </w:r>
      <w:r w:rsidRPr="00D95CBD">
        <w:rPr>
          <w:rFonts w:cs="Times New Roman"/>
        </w:rPr>
        <w:t>(Activision, 2004)</w:t>
      </w:r>
      <w:r>
        <w:fldChar w:fldCharType="end"/>
      </w:r>
      <w:r w:rsidR="00D10201">
        <w:t xml:space="preserve">, el </w:t>
      </w:r>
      <w:r w:rsidR="00D10201" w:rsidRPr="002B0B17">
        <w:t>Minecraft</w:t>
      </w:r>
      <w:r w:rsidR="00D10201">
        <w:t xml:space="preserve"> </w:t>
      </w:r>
      <w:r w:rsidR="00D10201">
        <w:fldChar w:fldCharType="begin"/>
      </w:r>
      <w:r w:rsidR="00D1020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author":[{"literal":"Mojang"}],"issued":{"date-parts":[["2011",11,18]]}}}],"schema":"https://github.com/citation-style-language/schema/raw/master/csl-citation.json"} </w:instrText>
      </w:r>
      <w:r w:rsidR="00D10201">
        <w:fldChar w:fldCharType="separate"/>
      </w:r>
      <w:r w:rsidR="00D10201" w:rsidRPr="00D10201">
        <w:rPr>
          <w:rFonts w:cs="Times New Roman"/>
        </w:rPr>
        <w:t>(</w:t>
      </w:r>
      <w:proofErr w:type="spellStart"/>
      <w:r w:rsidR="00D10201" w:rsidRPr="00D10201">
        <w:rPr>
          <w:rFonts w:cs="Times New Roman"/>
        </w:rPr>
        <w:t>Mojang</w:t>
      </w:r>
      <w:proofErr w:type="spellEnd"/>
      <w:r w:rsidR="00D10201" w:rsidRPr="00D10201">
        <w:rPr>
          <w:rFonts w:cs="Times New Roman"/>
        </w:rPr>
        <w:t>, 2011)</w:t>
      </w:r>
      <w:r w:rsidR="00D10201">
        <w:fldChar w:fldCharType="end"/>
      </w:r>
      <w:r w:rsidR="00D10201">
        <w:t>, entre muchos otros.</w:t>
      </w:r>
    </w:p>
    <w:p w14:paraId="1FFFFC83" w14:textId="1F29E777" w:rsidR="005D24E4" w:rsidRDefault="005D24E4" w:rsidP="001D0A0F">
      <w:r>
        <w:t xml:space="preserve">Mientras que, en uno,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su modalidad principal es jugar en competitivo contra otros jugadores</w:t>
      </w:r>
      <w:r w:rsidR="006A75D4">
        <w:t>. E</w:t>
      </w:r>
      <w:r>
        <w:t>l otro se caracteriza por la exploración y la cooperación en un mundo que puedes hacer lo que se te pase por la cabeza.</w:t>
      </w:r>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lastRenderedPageBreak/>
        <w:t xml:space="preserve">Además, el multijugador al depender de la conexión a internet puede provocar que haya </w:t>
      </w:r>
      <w:proofErr w:type="spellStart"/>
      <w:r w:rsidRPr="007D2366">
        <w:t>lag</w:t>
      </w:r>
      <w:proofErr w:type="spellEnd"/>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002B1F16" w:rsidR="00E31017" w:rsidRPr="00392C23" w:rsidRDefault="00510552" w:rsidP="000A2A0D">
      <w:pPr>
        <w:pStyle w:val="Ttol2"/>
        <w:rPr>
          <w:highlight w:val="yellow"/>
        </w:rPr>
      </w:pPr>
      <w:bookmarkStart w:id="66" w:name="_Toc63454842"/>
      <w:r w:rsidRPr="00392C23">
        <w:rPr>
          <w:highlight w:val="yellow"/>
        </w:rPr>
        <w:t>PROTOCOLOS PARA LA COMUNICACIÓN EN TIEMPO REAL</w:t>
      </w:r>
      <w:bookmarkEnd w:id="66"/>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E143C1" w:rsidRDefault="00510552" w:rsidP="00DF4A77">
      <w:pPr>
        <w:pStyle w:val="Ttol3"/>
        <w:rPr>
          <w:highlight w:val="yellow"/>
        </w:rPr>
      </w:pPr>
      <w:bookmarkStart w:id="67" w:name="_Toc63454843"/>
      <w:r w:rsidRPr="00E143C1">
        <w:rPr>
          <w:highlight w:val="yellow"/>
        </w:rPr>
        <w:t>¿CÓMO FUNCIONA INTERNET?</w:t>
      </w:r>
      <w:bookmarkEnd w:id="67"/>
    </w:p>
    <w:p w14:paraId="4CE8E63A" w14:textId="7F7337E0" w:rsidR="006E5143" w:rsidRDefault="006E5143" w:rsidP="001D0A0F">
      <w:r>
        <w:t>Después de leer</w:t>
      </w:r>
      <w:r w:rsidR="00975A97">
        <w:t xml:space="preserve"> un artículo de Rus </w:t>
      </w:r>
      <w:proofErr w:type="spellStart"/>
      <w:r w:rsidR="00975A97">
        <w:t>Shuler</w:t>
      </w:r>
      <w:proofErr w:type="spellEnd"/>
      <w:r w:rsidR="00975A97">
        <w:t xml:space="preserve"> </w:t>
      </w:r>
      <w:r>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Pr="006E5143">
        <w:rPr>
          <w:rFonts w:cs="Times New Roman"/>
        </w:rPr>
        <w:t>(</w:t>
      </w:r>
      <w:proofErr w:type="spellStart"/>
      <w:r w:rsidRPr="006E5143">
        <w:rPr>
          <w:rFonts w:cs="Times New Roman"/>
        </w:rPr>
        <w:t>Shuler</w:t>
      </w:r>
      <w:proofErr w:type="spellEnd"/>
      <w:r w:rsidRPr="006E5143">
        <w:rPr>
          <w:rFonts w:cs="Times New Roman"/>
        </w:rPr>
        <w:t>,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p>
    <w:p w14:paraId="7541053B" w14:textId="184B3F1A"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w:t>
      </w:r>
      <w:proofErr w:type="spellStart"/>
      <w:r w:rsidR="001204EB">
        <w:t>esta</w:t>
      </w:r>
      <w:proofErr w:type="spellEnd"/>
      <w:r w:rsidR="001204EB">
        <w:t xml:space="preserve"> organizada por un protocolo llamadas modelo de capas OSI.</w:t>
      </w:r>
    </w:p>
    <w:tbl>
      <w:tblPr>
        <w:tblStyle w:val="Textdeglobus"/>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36044E" w14:paraId="18DED468" w14:textId="77777777" w:rsidTr="0036044E">
        <w:trPr>
          <w:jc w:val="center"/>
        </w:trPr>
        <w:tc>
          <w:tcPr>
            <w:tcW w:w="0" w:type="auto"/>
            <w:vAlign w:val="center"/>
          </w:tcPr>
          <w:p w14:paraId="0B64FC22" w14:textId="45732041" w:rsidR="006C69A6" w:rsidRPr="00392C23" w:rsidRDefault="006C69A6" w:rsidP="0036044E">
            <w:pPr>
              <w:pStyle w:val="Senseespaiat"/>
              <w:rPr>
                <w:rFonts w:ascii="Arial" w:hAnsi="Arial" w:cs="Arial"/>
                <w:lang w:val="es-ES"/>
              </w:rPr>
            </w:pPr>
            <w:r w:rsidRPr="00392C23">
              <w:rPr>
                <w:rFonts w:ascii="Arial" w:hAnsi="Arial" w:cs="Arial"/>
                <w:lang w:val="es-ES"/>
              </w:rPr>
              <w:t>Capa 7</w:t>
            </w:r>
          </w:p>
        </w:tc>
        <w:tc>
          <w:tcPr>
            <w:tcW w:w="0" w:type="auto"/>
            <w:vAlign w:val="center"/>
          </w:tcPr>
          <w:p w14:paraId="3C295641" w14:textId="61A02531" w:rsidR="006C69A6" w:rsidRPr="00392C23" w:rsidRDefault="006C69A6" w:rsidP="0036044E">
            <w:pPr>
              <w:pStyle w:val="Senseespaiat"/>
              <w:rPr>
                <w:rFonts w:ascii="Arial" w:hAnsi="Arial" w:cs="Arial"/>
                <w:lang w:val="es-ES"/>
              </w:rPr>
            </w:pPr>
            <w:r w:rsidRPr="00392C23">
              <w:rPr>
                <w:rFonts w:ascii="Arial" w:hAnsi="Arial" w:cs="Arial"/>
                <w:lang w:val="es-ES"/>
              </w:rPr>
              <w:t>Aplicación</w:t>
            </w:r>
          </w:p>
        </w:tc>
      </w:tr>
      <w:tr w:rsidR="006C69A6" w:rsidRPr="0036044E" w14:paraId="19B9A408" w14:textId="77777777" w:rsidTr="00392C23">
        <w:trPr>
          <w:jc w:val="center"/>
        </w:trPr>
        <w:tc>
          <w:tcPr>
            <w:tcW w:w="0" w:type="auto"/>
            <w:shd w:val="clear" w:color="auto" w:fill="F2F2F2" w:themeFill="background1" w:themeFillShade="F2"/>
            <w:vAlign w:val="center"/>
          </w:tcPr>
          <w:p w14:paraId="378756A0" w14:textId="4BB2CD0B" w:rsidR="006C69A6" w:rsidRPr="00392C23" w:rsidRDefault="006C69A6" w:rsidP="0036044E">
            <w:pPr>
              <w:pStyle w:val="Senseespaiat"/>
              <w:rPr>
                <w:rFonts w:ascii="Arial" w:hAnsi="Arial" w:cs="Arial"/>
                <w:lang w:val="es-ES"/>
              </w:rPr>
            </w:pPr>
            <w:r w:rsidRPr="00392C23">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392C23" w:rsidRDefault="006C69A6" w:rsidP="0036044E">
            <w:pPr>
              <w:pStyle w:val="Senseespaiat"/>
              <w:rPr>
                <w:rFonts w:ascii="Arial" w:hAnsi="Arial" w:cs="Arial"/>
                <w:lang w:val="es-ES"/>
              </w:rPr>
            </w:pPr>
            <w:r w:rsidRPr="00392C23">
              <w:rPr>
                <w:rFonts w:ascii="Arial" w:hAnsi="Arial" w:cs="Arial"/>
                <w:lang w:val="es-ES"/>
              </w:rPr>
              <w:t>Presentación</w:t>
            </w:r>
          </w:p>
        </w:tc>
      </w:tr>
      <w:tr w:rsidR="006C69A6" w:rsidRPr="0036044E" w14:paraId="41259E6A" w14:textId="77777777" w:rsidTr="0036044E">
        <w:trPr>
          <w:jc w:val="center"/>
        </w:trPr>
        <w:tc>
          <w:tcPr>
            <w:tcW w:w="0" w:type="auto"/>
            <w:vAlign w:val="center"/>
          </w:tcPr>
          <w:p w14:paraId="01D6773D" w14:textId="2836A367" w:rsidR="006C69A6" w:rsidRPr="00392C23" w:rsidRDefault="006C69A6" w:rsidP="0036044E">
            <w:pPr>
              <w:pStyle w:val="Senseespaiat"/>
              <w:rPr>
                <w:rFonts w:ascii="Arial" w:hAnsi="Arial" w:cs="Arial"/>
                <w:lang w:val="es-ES"/>
              </w:rPr>
            </w:pPr>
            <w:r w:rsidRPr="00392C23">
              <w:rPr>
                <w:rFonts w:ascii="Arial" w:hAnsi="Arial" w:cs="Arial"/>
                <w:lang w:val="es-ES"/>
              </w:rPr>
              <w:t>Capa 5</w:t>
            </w:r>
          </w:p>
        </w:tc>
        <w:tc>
          <w:tcPr>
            <w:tcW w:w="0" w:type="auto"/>
            <w:vAlign w:val="center"/>
          </w:tcPr>
          <w:p w14:paraId="1BA918B5" w14:textId="3AB1B0D6" w:rsidR="006C69A6" w:rsidRPr="00392C23" w:rsidRDefault="006C69A6" w:rsidP="0036044E">
            <w:pPr>
              <w:pStyle w:val="Senseespaiat"/>
              <w:rPr>
                <w:rFonts w:ascii="Arial" w:hAnsi="Arial" w:cs="Arial"/>
                <w:lang w:val="es-ES"/>
              </w:rPr>
            </w:pPr>
            <w:r w:rsidRPr="00392C23">
              <w:rPr>
                <w:rFonts w:ascii="Arial" w:hAnsi="Arial" w:cs="Arial"/>
                <w:lang w:val="es-ES"/>
              </w:rPr>
              <w:t>Sesión</w:t>
            </w:r>
          </w:p>
        </w:tc>
      </w:tr>
      <w:tr w:rsidR="006C69A6" w:rsidRPr="0036044E" w14:paraId="01113C19" w14:textId="77777777" w:rsidTr="0036044E">
        <w:trPr>
          <w:jc w:val="center"/>
        </w:trPr>
        <w:tc>
          <w:tcPr>
            <w:tcW w:w="0" w:type="auto"/>
            <w:vAlign w:val="center"/>
          </w:tcPr>
          <w:p w14:paraId="5B3B1E00" w14:textId="6221FC19" w:rsidR="006C69A6" w:rsidRPr="00392C23" w:rsidRDefault="006C69A6" w:rsidP="0036044E">
            <w:pPr>
              <w:pStyle w:val="Senseespaiat"/>
              <w:rPr>
                <w:rFonts w:ascii="Arial" w:hAnsi="Arial" w:cs="Arial"/>
                <w:lang w:val="es-ES"/>
              </w:rPr>
            </w:pPr>
            <w:r w:rsidRPr="00392C23">
              <w:rPr>
                <w:rFonts w:ascii="Arial" w:hAnsi="Arial" w:cs="Arial"/>
                <w:lang w:val="es-ES"/>
              </w:rPr>
              <w:lastRenderedPageBreak/>
              <w:t>Capa 4</w:t>
            </w:r>
          </w:p>
        </w:tc>
        <w:tc>
          <w:tcPr>
            <w:tcW w:w="0" w:type="auto"/>
            <w:vAlign w:val="center"/>
          </w:tcPr>
          <w:p w14:paraId="05FAC982" w14:textId="105D22C0" w:rsidR="006C69A6" w:rsidRPr="00392C23" w:rsidRDefault="006C69A6" w:rsidP="0036044E">
            <w:pPr>
              <w:pStyle w:val="Senseespaiat"/>
              <w:rPr>
                <w:rFonts w:ascii="Arial" w:hAnsi="Arial" w:cs="Arial"/>
                <w:lang w:val="es-ES"/>
              </w:rPr>
            </w:pPr>
            <w:r w:rsidRPr="00392C23">
              <w:rPr>
                <w:rFonts w:ascii="Arial" w:hAnsi="Arial" w:cs="Arial"/>
                <w:lang w:val="es-ES"/>
              </w:rPr>
              <w:t>Transporte</w:t>
            </w:r>
          </w:p>
        </w:tc>
      </w:tr>
      <w:tr w:rsidR="006C69A6" w:rsidRPr="0036044E" w14:paraId="4AA70054" w14:textId="77777777" w:rsidTr="00392C23">
        <w:trPr>
          <w:jc w:val="center"/>
        </w:trPr>
        <w:tc>
          <w:tcPr>
            <w:tcW w:w="0" w:type="auto"/>
            <w:shd w:val="clear" w:color="auto" w:fill="F2F2F2" w:themeFill="background1" w:themeFillShade="F2"/>
            <w:vAlign w:val="center"/>
          </w:tcPr>
          <w:p w14:paraId="0D3B4395" w14:textId="056AE9FC" w:rsidR="006C69A6" w:rsidRPr="00392C23" w:rsidRDefault="006C69A6" w:rsidP="0036044E">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392C23" w:rsidRDefault="006C69A6" w:rsidP="0036044E">
            <w:pPr>
              <w:pStyle w:val="Senseespaiat"/>
              <w:rPr>
                <w:rFonts w:ascii="Arial" w:hAnsi="Arial" w:cs="Arial"/>
                <w:lang w:val="es-ES"/>
              </w:rPr>
            </w:pPr>
            <w:r w:rsidRPr="00392C23">
              <w:rPr>
                <w:rFonts w:ascii="Arial" w:hAnsi="Arial" w:cs="Arial"/>
                <w:lang w:val="es-ES"/>
              </w:rPr>
              <w:t>Red</w:t>
            </w:r>
          </w:p>
        </w:tc>
      </w:tr>
      <w:tr w:rsidR="006C69A6" w:rsidRPr="0036044E" w14:paraId="693A484D" w14:textId="77777777" w:rsidTr="0036044E">
        <w:trPr>
          <w:jc w:val="center"/>
        </w:trPr>
        <w:tc>
          <w:tcPr>
            <w:tcW w:w="0" w:type="auto"/>
            <w:vAlign w:val="center"/>
          </w:tcPr>
          <w:p w14:paraId="03C46618" w14:textId="5AA627A0" w:rsidR="006C69A6" w:rsidRPr="00392C23" w:rsidRDefault="006C69A6" w:rsidP="0036044E">
            <w:pPr>
              <w:pStyle w:val="Senseespaiat"/>
              <w:rPr>
                <w:rFonts w:ascii="Arial" w:hAnsi="Arial" w:cs="Arial"/>
                <w:lang w:val="es-ES"/>
              </w:rPr>
            </w:pPr>
            <w:r w:rsidRPr="00392C23">
              <w:rPr>
                <w:rFonts w:ascii="Arial" w:hAnsi="Arial" w:cs="Arial"/>
                <w:lang w:val="es-ES"/>
              </w:rPr>
              <w:t>Capa 2</w:t>
            </w:r>
          </w:p>
        </w:tc>
        <w:tc>
          <w:tcPr>
            <w:tcW w:w="0" w:type="auto"/>
            <w:vAlign w:val="center"/>
          </w:tcPr>
          <w:p w14:paraId="208D5673" w14:textId="71B98A73" w:rsidR="006C69A6" w:rsidRPr="00392C23" w:rsidRDefault="006C69A6" w:rsidP="0036044E">
            <w:pPr>
              <w:pStyle w:val="Senseespaiat"/>
              <w:rPr>
                <w:rFonts w:ascii="Arial" w:hAnsi="Arial" w:cs="Arial"/>
                <w:lang w:val="es-ES"/>
              </w:rPr>
            </w:pPr>
            <w:r w:rsidRPr="00392C23">
              <w:rPr>
                <w:rFonts w:ascii="Arial" w:hAnsi="Arial" w:cs="Arial"/>
                <w:lang w:val="es-ES"/>
              </w:rPr>
              <w:t>Enlace</w:t>
            </w:r>
          </w:p>
        </w:tc>
      </w:tr>
      <w:tr w:rsidR="006C69A6" w:rsidRPr="0036044E" w14:paraId="56DAFF38" w14:textId="77777777" w:rsidTr="00392C23">
        <w:trPr>
          <w:jc w:val="center"/>
        </w:trPr>
        <w:tc>
          <w:tcPr>
            <w:tcW w:w="0" w:type="auto"/>
            <w:shd w:val="clear" w:color="auto" w:fill="F2F2F2" w:themeFill="background1" w:themeFillShade="F2"/>
            <w:vAlign w:val="center"/>
          </w:tcPr>
          <w:p w14:paraId="7BF49998" w14:textId="41C724DF" w:rsidR="006C69A6" w:rsidRPr="00392C23" w:rsidRDefault="006C69A6" w:rsidP="0036044E">
            <w:pPr>
              <w:pStyle w:val="Senseespaiat"/>
              <w:rPr>
                <w:rFonts w:ascii="Arial" w:hAnsi="Arial" w:cs="Arial"/>
                <w:lang w:val="es-ES"/>
              </w:rPr>
            </w:pPr>
            <w:r w:rsidRPr="00392C23">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392C23" w:rsidRDefault="006C69A6" w:rsidP="0036044E">
            <w:pPr>
              <w:pStyle w:val="Senseespaiat"/>
              <w:rPr>
                <w:rFonts w:ascii="Arial" w:hAnsi="Arial" w:cs="Arial"/>
                <w:lang w:val="es-ES"/>
              </w:rPr>
            </w:pPr>
            <w:r w:rsidRPr="00392C23">
              <w:rPr>
                <w:rFonts w:ascii="Arial" w:hAnsi="Arial" w:cs="Arial"/>
                <w:lang w:val="es-ES"/>
              </w:rPr>
              <w:t>Física</w:t>
            </w:r>
          </w:p>
        </w:tc>
      </w:tr>
    </w:tbl>
    <w:p w14:paraId="40720B32" w14:textId="49ED3F3A" w:rsidR="00C73565" w:rsidRDefault="00C73565">
      <w:pPr>
        <w:pStyle w:val="Llegenda"/>
      </w:pPr>
      <w:bookmarkStart w:id="68" w:name="_Toc63454870"/>
      <w:r>
        <w:t xml:space="preserve">Tabla </w:t>
      </w:r>
      <w:r w:rsidR="00554FFE">
        <w:fldChar w:fldCharType="begin"/>
      </w:r>
      <w:r w:rsidR="00554FFE">
        <w:instrText xml:space="preserve"> STYLEREF 1 \s </w:instrText>
      </w:r>
      <w:r w:rsidR="00554FFE">
        <w:fldChar w:fldCharType="separate"/>
      </w:r>
      <w:r w:rsidR="0036044E">
        <w:rPr>
          <w:noProof/>
        </w:rPr>
        <w:t>4</w:t>
      </w:r>
      <w:r w:rsidR="00554FFE">
        <w:fldChar w:fldCharType="end"/>
      </w:r>
      <w:r w:rsidR="00554FFE">
        <w:t>.</w:t>
      </w:r>
      <w:r w:rsidR="00554FFE">
        <w:fldChar w:fldCharType="begin"/>
      </w:r>
      <w:r w:rsidR="00554FFE">
        <w:instrText xml:space="preserve"> SEQ Tabla \* ARABIC \s 1 </w:instrText>
      </w:r>
      <w:r w:rsidR="00554FFE">
        <w:fldChar w:fldCharType="separate"/>
      </w:r>
      <w:r w:rsidR="0036044E">
        <w:rPr>
          <w:noProof/>
        </w:rPr>
        <w:t>1</w:t>
      </w:r>
      <w:r w:rsidR="00554FFE">
        <w:fldChar w:fldCharType="end"/>
      </w:r>
      <w:r>
        <w:t>:</w:t>
      </w:r>
      <w:r w:rsidRPr="00C73565">
        <w:t xml:space="preserve"> </w:t>
      </w:r>
      <w:r>
        <w:t xml:space="preserve">Modelo de capas OSI </w:t>
      </w:r>
      <w:r>
        <w:fldChar w:fldCharType="begin"/>
      </w:r>
      <w:r>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fldChar w:fldCharType="separate"/>
      </w:r>
      <w:r w:rsidRPr="00975A97">
        <w:rPr>
          <w:rFonts w:cs="Arial"/>
        </w:rPr>
        <w:t>(ISO/IEC JTC 1, 1994)</w:t>
      </w:r>
      <w:bookmarkEnd w:id="68"/>
      <w:r>
        <w:fldChar w:fldCharType="end"/>
      </w:r>
    </w:p>
    <w:p w14:paraId="03459B22" w14:textId="0181BE16" w:rsidR="00524352" w:rsidRPr="001D0A0F" w:rsidRDefault="00510552" w:rsidP="00DF4A77">
      <w:pPr>
        <w:pStyle w:val="Ttol3"/>
        <w:rPr>
          <w:highlight w:val="red"/>
        </w:rPr>
      </w:pPr>
      <w:bookmarkStart w:id="69" w:name="_Toc63454844"/>
      <w:r>
        <w:rPr>
          <w:highlight w:val="red"/>
        </w:rPr>
        <w:t>TRANSPORT CONTROL PROTOCOL (</w:t>
      </w:r>
      <w:r w:rsidRPr="00217076">
        <w:rPr>
          <w:highlight w:val="red"/>
        </w:rPr>
        <w:t>TCP</w:t>
      </w:r>
      <w:r>
        <w:rPr>
          <w:highlight w:val="red"/>
        </w:rPr>
        <w:t>)</w:t>
      </w:r>
      <w:bookmarkEnd w:id="69"/>
    </w:p>
    <w:p w14:paraId="77E53330" w14:textId="749BE25B" w:rsidR="001D0A0F" w:rsidRPr="001D0A0F" w:rsidRDefault="00D71B4B" w:rsidP="001D0A0F">
      <w:r w:rsidRPr="00D71B4B">
        <w:t>TODO</w:t>
      </w:r>
    </w:p>
    <w:p w14:paraId="3F9B39AB" w14:textId="1AC24C07" w:rsidR="00524352" w:rsidRPr="001D0A0F" w:rsidRDefault="00510552" w:rsidP="00DF4A77">
      <w:pPr>
        <w:pStyle w:val="Ttol3"/>
        <w:rPr>
          <w:highlight w:val="red"/>
        </w:rPr>
      </w:pPr>
      <w:bookmarkStart w:id="70" w:name="_Toc63454845"/>
      <w:r>
        <w:rPr>
          <w:highlight w:val="red"/>
        </w:rPr>
        <w:t>USER DATAGRAM PROTOCOL (</w:t>
      </w:r>
      <w:r w:rsidRPr="00217076">
        <w:rPr>
          <w:highlight w:val="red"/>
        </w:rPr>
        <w:t>U</w:t>
      </w:r>
      <w:r>
        <w:rPr>
          <w:highlight w:val="red"/>
        </w:rPr>
        <w:t>DP)</w:t>
      </w:r>
      <w:bookmarkEnd w:id="70"/>
    </w:p>
    <w:p w14:paraId="56D62354" w14:textId="397FC1CB" w:rsidR="001D0A0F" w:rsidRDefault="00D71B4B" w:rsidP="001D0A0F">
      <w:r w:rsidRPr="00D71B4B">
        <w:t>TODO</w:t>
      </w:r>
    </w:p>
    <w:p w14:paraId="753A49C8" w14:textId="36D7AEAC" w:rsidR="00453D12" w:rsidRPr="00453D12" w:rsidRDefault="00453D12" w:rsidP="00453D12">
      <w:pPr>
        <w:pStyle w:val="Ttol3"/>
        <w:rPr>
          <w:highlight w:val="red"/>
        </w:rPr>
      </w:pPr>
      <w:bookmarkStart w:id="71" w:name="_Toc63454846"/>
      <w:r w:rsidRPr="00453D12">
        <w:rPr>
          <w:highlight w:val="red"/>
        </w:rPr>
        <w:t>WEBSOCKETS</w:t>
      </w:r>
      <w:bookmarkEnd w:id="71"/>
    </w:p>
    <w:p w14:paraId="69CB6DBC" w14:textId="4801E8AC" w:rsidR="00E31017" w:rsidRPr="00C11E7D" w:rsidRDefault="00510552" w:rsidP="000A2A0D">
      <w:pPr>
        <w:pStyle w:val="Ttol2"/>
        <w:rPr>
          <w:highlight w:val="yellow"/>
        </w:rPr>
      </w:pPr>
      <w:bookmarkStart w:id="72" w:name="_Toc63454847"/>
      <w:r>
        <w:rPr>
          <w:highlight w:val="yellow"/>
        </w:rPr>
        <w:t>METODOLOGÍAS PARA EL DESARROLLO DE VIDEOJUEGOS EN LÍNEA</w:t>
      </w:r>
      <w:bookmarkEnd w:id="72"/>
    </w:p>
    <w:p w14:paraId="41868C72" w14:textId="54E1784B" w:rsidR="00C73565"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p>
    <w:p w14:paraId="0170B070" w14:textId="00BE4A88" w:rsidR="00E31017" w:rsidRDefault="00510552" w:rsidP="00DF4A77">
      <w:pPr>
        <w:pStyle w:val="Ttol3"/>
        <w:rPr>
          <w:highlight w:val="yellow"/>
        </w:rPr>
      </w:pPr>
      <w:bookmarkStart w:id="73" w:name="_Toc63454848"/>
      <w:r w:rsidRPr="00C11E7D">
        <w:rPr>
          <w:highlight w:val="yellow"/>
        </w:rPr>
        <w:t>CLIENTE-SERVIDOR</w:t>
      </w:r>
      <w:bookmarkEnd w:id="73"/>
    </w:p>
    <w:p w14:paraId="1F2DB0F3" w14:textId="347ED19B" w:rsidR="00D94D5F" w:rsidRPr="00D94D5F" w:rsidRDefault="00D94D5F" w:rsidP="00D94D5F">
      <w:r w:rsidRPr="00D94D5F">
        <w:t>Cli</w:t>
      </w:r>
      <w:r>
        <w:t xml:space="preserve">ente-Servidor es la metodología más usado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lastRenderedPageBreak/>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0C51940A" w:rsidR="00CD42B3" w:rsidRPr="00CD42B3" w:rsidRDefault="00CD42B3" w:rsidP="00975A97">
      <w:pPr>
        <w:pStyle w:val="Llegenda"/>
      </w:pPr>
      <w:bookmarkStart w:id="74" w:name="_Toc63454867"/>
      <w:r w:rsidRPr="00CD42B3">
        <w:t xml:space="preserve">Figura </w:t>
      </w:r>
      <w:r w:rsidR="00BC5873">
        <w:fldChar w:fldCharType="begin"/>
      </w:r>
      <w:r w:rsidR="00BC5873">
        <w:instrText xml:space="preserve"> STYLEREF 1 \s </w:instrText>
      </w:r>
      <w:r w:rsidR="00BC5873">
        <w:fldChar w:fldCharType="separate"/>
      </w:r>
      <w:r w:rsidR="0036044E">
        <w:rPr>
          <w:noProof/>
        </w:rPr>
        <w:t>4</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2</w:t>
      </w:r>
      <w:r w:rsidR="00BC5873">
        <w:fldChar w:fldCharType="end"/>
      </w:r>
      <w:r w:rsidRPr="00CD42B3">
        <w:t xml:space="preserve">: </w:t>
      </w:r>
      <w:r w:rsidR="00C05C99">
        <w:t>Topología</w:t>
      </w:r>
      <w:r w:rsidRPr="00CD42B3">
        <w:t xml:space="preserve"> Cliente-Servidor</w:t>
      </w:r>
      <w:bookmarkEnd w:id="74"/>
    </w:p>
    <w:p w14:paraId="4808EC1A" w14:textId="534F5B98" w:rsidR="001D0A0F" w:rsidRDefault="00260FF2" w:rsidP="00CD42B3">
      <w:r>
        <w:t xml:space="preserve">El funcionamiento del cliente-servidor es sencillo, tanto el cliente como el servidor ejecutan una instancia del juego, aunque </w:t>
      </w:r>
      <w:r w:rsidR="006B5585">
        <w:t xml:space="preserve">el servidor puede ser o no autoritativo, más a delante se vera la diferencia, la instancia del servidor suele ser la que manda. </w:t>
      </w:r>
    </w:p>
    <w:p w14:paraId="2BB886EF" w14:textId="3A37FB77" w:rsidR="00260FF2" w:rsidRPr="00234549" w:rsidRDefault="0051055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2679C317" w:rsidR="006B5585" w:rsidRDefault="006B5585" w:rsidP="006B5585">
      <w:r>
        <w:t xml:space="preserve">El problema principal del cliente-servidor es mucho </w:t>
      </w:r>
      <w:proofErr w:type="spellStart"/>
      <w:r>
        <w:t>mas</w:t>
      </w:r>
      <w:proofErr w:type="spellEnd"/>
      <w:r>
        <w:t xml:space="preserve"> costoso, que el peer-</w:t>
      </w:r>
      <w:proofErr w:type="spellStart"/>
      <w:r>
        <w:t>to</w:t>
      </w:r>
      <w:proofErr w:type="spellEnd"/>
      <w:r>
        <w:t>-peer. Ya que, como se verá en el siguiente subapartado, el p2p tiene ningún servidor.</w:t>
      </w:r>
    </w:p>
    <w:p w14:paraId="283E2046" w14:textId="2C6931B0" w:rsidR="006B5585" w:rsidRPr="006B5585" w:rsidRDefault="006B5585" w:rsidP="006B5585">
      <w:r>
        <w:t>El segundo problema crucial es de rendimiento, como se puede leer</w:t>
      </w:r>
    </w:p>
    <w:p w14:paraId="7F973EAA" w14:textId="70780C43" w:rsidR="00E31017" w:rsidRPr="00752150" w:rsidRDefault="00510552" w:rsidP="00DF4A77">
      <w:pPr>
        <w:pStyle w:val="Ttol3"/>
        <w:rPr>
          <w:highlight w:val="red"/>
        </w:rPr>
      </w:pPr>
      <w:bookmarkStart w:id="75" w:name="_Toc63454849"/>
      <w:r w:rsidRPr="00752150">
        <w:rPr>
          <w:highlight w:val="red"/>
        </w:rPr>
        <w:t>PEER-TO-PEER (P2P)</w:t>
      </w:r>
      <w:bookmarkEnd w:id="75"/>
    </w:p>
    <w:p w14:paraId="24827FAE" w14:textId="211BA68E" w:rsidR="001D0A0F" w:rsidRPr="00CE350F" w:rsidRDefault="00D71B4B" w:rsidP="001D0A0F">
      <w:r w:rsidRPr="00D71B4B">
        <w:t>TODO</w:t>
      </w:r>
    </w:p>
    <w:p w14:paraId="7ECA0301" w14:textId="1E1C08C0" w:rsidR="00E31017" w:rsidRPr="00752150" w:rsidRDefault="00510552" w:rsidP="00DF4A77">
      <w:pPr>
        <w:pStyle w:val="Ttol3"/>
        <w:rPr>
          <w:highlight w:val="red"/>
        </w:rPr>
      </w:pPr>
      <w:bookmarkStart w:id="76" w:name="_Toc63454850"/>
      <w:r w:rsidRPr="00752150">
        <w:rPr>
          <w:highlight w:val="red"/>
        </w:rPr>
        <w:t>SERVIDOR-SERVIDOR</w:t>
      </w:r>
      <w:bookmarkEnd w:id="76"/>
    </w:p>
    <w:p w14:paraId="7CF69550" w14:textId="57EACBD6" w:rsidR="001D0A0F" w:rsidRPr="00CE350F" w:rsidRDefault="00D71B4B" w:rsidP="001D0A0F">
      <w:r w:rsidRPr="00D71B4B">
        <w:t>TODO</w:t>
      </w:r>
    </w:p>
    <w:p w14:paraId="6121CCB5" w14:textId="0FAE6BC5" w:rsidR="000C6D98" w:rsidRPr="00234549" w:rsidRDefault="00510552" w:rsidP="00883827">
      <w:pPr>
        <w:pStyle w:val="Ttol2"/>
        <w:rPr>
          <w:highlight w:val="yellow"/>
        </w:rPr>
      </w:pPr>
      <w:bookmarkStart w:id="77" w:name="_Toc63454851"/>
      <w:r w:rsidRPr="00234549">
        <w:rPr>
          <w:highlight w:val="yellow"/>
        </w:rPr>
        <w:t>FUNCIONAMIENTO DE UN COCHE</w:t>
      </w:r>
      <w:bookmarkEnd w:id="77"/>
    </w:p>
    <w:p w14:paraId="30BC38C8" w14:textId="7473AD28" w:rsidR="00866470" w:rsidRPr="00866470" w:rsidRDefault="00866470" w:rsidP="00866470">
      <w:r>
        <w:t>En el juego el elemento principal es la conducción del vehículo y aunque no será un juego de simulación realista</w:t>
      </w:r>
      <w:r w:rsidR="0010701A">
        <w:t xml:space="preserve"> tendrá elementos muy parecidos al vehículo en la </w:t>
      </w:r>
      <w:r w:rsidR="0010701A">
        <w:lastRenderedPageBreak/>
        <w:t>vida real</w:t>
      </w:r>
      <w:r w:rsidR="00260FF2">
        <w:t xml:space="preserve">. </w:t>
      </w:r>
      <w:r w:rsidR="002D752E">
        <w:t>En esta</w:t>
      </w:r>
      <w:r w:rsidR="00260FF2">
        <w:t xml:space="preserve"> sección no se explicará nada sobre la evolución de los coches, solo se centrará en explicar su funcionamiento </w:t>
      </w:r>
      <w:r w:rsidR="002D752E">
        <w:t>de manera</w:t>
      </w:r>
      <w:r w:rsidR="00260FF2">
        <w:t xml:space="preserve"> sencilla.</w:t>
      </w:r>
    </w:p>
    <w:p w14:paraId="49C55ECE" w14:textId="77777777" w:rsidR="006A1A5B" w:rsidRDefault="006A1A5B" w:rsidP="00883827">
      <w:pPr>
        <w:rPr>
          <w:rFonts w:eastAsiaTheme="majorEastAsia"/>
        </w:rPr>
      </w:pPr>
      <w:bookmarkStart w:id="78" w:name="_Diseño_Metodológico_y"/>
      <w:bookmarkEnd w:id="78"/>
    </w:p>
    <w:p w14:paraId="0394CC0E" w14:textId="5D0CA93D" w:rsidR="0020755D" w:rsidRPr="00722C10" w:rsidRDefault="0020755D" w:rsidP="00883827">
      <w:pPr>
        <w:rPr>
          <w:rFonts w:eastAsiaTheme="majorEastAsia"/>
        </w:rPr>
        <w:sectPr w:rsidR="0020755D" w:rsidRPr="00722C10" w:rsidSect="006B5585">
          <w:headerReference w:type="default" r:id="rId25"/>
          <w:type w:val="oddPage"/>
          <w:pgSz w:w="11906" w:h="16838" w:code="9"/>
          <w:pgMar w:top="1701" w:right="1440" w:bottom="1440" w:left="1440" w:header="709" w:footer="709" w:gutter="284"/>
          <w:cols w:space="708"/>
          <w:docGrid w:linePitch="360"/>
        </w:sectPr>
      </w:pPr>
    </w:p>
    <w:p w14:paraId="49363907" w14:textId="5E027AE2" w:rsidR="002B4388" w:rsidRPr="006F17BA" w:rsidRDefault="00850C4E" w:rsidP="009610BE">
      <w:pPr>
        <w:pStyle w:val="Ttol1"/>
        <w:rPr>
          <w:highlight w:val="magenta"/>
        </w:rPr>
      </w:pPr>
      <w:bookmarkStart w:id="79" w:name="_DISEÑO_METODOLÓGICO_Y_1"/>
      <w:bookmarkStart w:id="80" w:name="_Toc60338180"/>
      <w:bookmarkStart w:id="81" w:name="_Toc63454852"/>
      <w:bookmarkEnd w:id="79"/>
      <w:r w:rsidRPr="006F17BA">
        <w:rPr>
          <w:highlight w:val="magenta"/>
        </w:rPr>
        <w:lastRenderedPageBreak/>
        <w:t>DISEÑO METODOLÓGICO Y CRONOGRAMA</w:t>
      </w:r>
      <w:bookmarkEnd w:id="58"/>
      <w:bookmarkEnd w:id="59"/>
      <w:bookmarkEnd w:id="80"/>
      <w:bookmarkEnd w:id="81"/>
    </w:p>
    <w:p w14:paraId="3700432A" w14:textId="27BD1D78" w:rsidR="00C73565"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315C596E" w:rsidR="00752150" w:rsidRPr="00E766D2" w:rsidRDefault="00510552" w:rsidP="00196563">
      <w:pPr>
        <w:pStyle w:val="Ttol2"/>
        <w:rPr>
          <w:highlight w:val="magenta"/>
        </w:rPr>
      </w:pPr>
      <w:bookmarkStart w:id="82" w:name="_Toc63454853"/>
      <w:r w:rsidRPr="00E766D2">
        <w:rPr>
          <w:highlight w:val="magenta"/>
        </w:rPr>
        <w:t>HERRAMIENTAS DE DESARROLLO</w:t>
      </w:r>
      <w:bookmarkEnd w:id="82"/>
    </w:p>
    <w:p w14:paraId="250969F2" w14:textId="68D0A7AA" w:rsidR="00C73565"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4A3307AC" w:rsidR="006C69A6" w:rsidRPr="00525766" w:rsidRDefault="00510552" w:rsidP="006C69A6">
      <w:pPr>
        <w:pStyle w:val="Ttol3"/>
        <w:rPr>
          <w:highlight w:val="magenta"/>
        </w:rPr>
      </w:pPr>
      <w:bookmarkStart w:id="83" w:name="_Toc63454854"/>
      <w:r w:rsidRPr="00525766">
        <w:rPr>
          <w:highlight w:val="magenta"/>
        </w:rPr>
        <w:t>HERRAMIENTAS DE DESARROLLO DEL CLIENTE</w:t>
      </w:r>
      <w:bookmarkEnd w:id="83"/>
    </w:p>
    <w:p w14:paraId="630E47EE" w14:textId="6CC57AFA" w:rsidR="00E766D2" w:rsidRDefault="00E766D2" w:rsidP="00E766D2">
      <w:r w:rsidRPr="00E766D2">
        <w:t>El clien</w:t>
      </w:r>
      <w:r>
        <w:t xml:space="preserve">te lo primero que se debe saber es que motor de juego se usará.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Pr="00E766D2">
        <w:rPr>
          <w:rFonts w:cs="Arial"/>
        </w:rPr>
        <w:t>(</w:t>
      </w:r>
      <w:proofErr w:type="spellStart"/>
      <w:r w:rsidRPr="00E766D2">
        <w:rPr>
          <w:rFonts w:cs="Arial"/>
        </w:rPr>
        <w:t>Epic</w:t>
      </w:r>
      <w:proofErr w:type="spellEnd"/>
      <w:r w:rsidRPr="00E766D2">
        <w:rPr>
          <w:rFonts w:cs="Arial"/>
        </w:rPr>
        <w:t xml:space="preserve"> </w:t>
      </w:r>
      <w:proofErr w:type="spellStart"/>
      <w:r w:rsidRPr="00E766D2">
        <w:rPr>
          <w:rFonts w:cs="Arial"/>
        </w:rPr>
        <w:t>Games</w:t>
      </w:r>
      <w:proofErr w:type="spellEnd"/>
      <w:r w:rsidRPr="00E766D2">
        <w:rPr>
          <w:rFonts w:cs="Arial"/>
        </w:rPr>
        <w:t>,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 xml:space="preserve">Unity </w:t>
      </w:r>
      <w:proofErr w:type="spellStart"/>
      <w:r w:rsidR="00581890">
        <w:rPr>
          <w:i/>
          <w:iCs/>
        </w:rPr>
        <w:t>Engine</w:t>
      </w:r>
      <w:proofErr w:type="spellEnd"/>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581890" w:rsidRPr="00581890">
        <w:rPr>
          <w:rFonts w:cs="Arial"/>
        </w:rPr>
        <w:t>(Unity Technologies, 2005)</w:t>
      </w:r>
      <w:r w:rsidR="00581890">
        <w:fldChar w:fldCharType="end"/>
      </w:r>
      <w:r w:rsidR="00581890">
        <w:t xml:space="preserve">. Se descartó usar </w:t>
      </w:r>
      <w:r w:rsidR="00581890">
        <w:rPr>
          <w:i/>
          <w:iCs/>
        </w:rPr>
        <w:t xml:space="preserve">Unity </w:t>
      </w:r>
      <w:proofErr w:type="spellStart"/>
      <w:r w:rsidR="00525766">
        <w:rPr>
          <w:i/>
          <w:iCs/>
        </w:rPr>
        <w:t>Engine</w:t>
      </w:r>
      <w:proofErr w:type="spellEnd"/>
      <w:r w:rsidR="00525766">
        <w:rPr>
          <w:i/>
          <w:iCs/>
        </w:rPr>
        <w:t>,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proofErr w:type="spellStart"/>
      <w:r>
        <w:rPr>
          <w:i/>
          <w:iCs/>
        </w:rPr>
        <w:t>Blueprints</w:t>
      </w:r>
      <w:proofErr w:type="spellEnd"/>
      <w:r>
        <w:t xml:space="preserve"> en casos en que hacerlo en C++ resulte muy dificultoso. Por ejemplo, el HUD estará hecho en </w:t>
      </w:r>
      <w:proofErr w:type="spellStart"/>
      <w:r w:rsidRPr="00525766">
        <w:rPr>
          <w:i/>
          <w:iCs/>
        </w:rPr>
        <w:t>Blueprints</w:t>
      </w:r>
      <w:proofErr w:type="spellEnd"/>
      <w:r>
        <w:t>, ya que es bastante más sencillo que hacerlo en C++.</w:t>
      </w:r>
    </w:p>
    <w:p w14:paraId="5EFC420B" w14:textId="47828D92" w:rsidR="00525766" w:rsidRPr="00525766" w:rsidRDefault="00525766" w:rsidP="00525766">
      <w:r>
        <w:lastRenderedPageBreak/>
        <w:t xml:space="preserve">El IDE que se usará </w:t>
      </w:r>
      <w:r w:rsidR="0079774A">
        <w:t>es</w:t>
      </w:r>
      <w:r>
        <w:t xml:space="preserve"> una versión </w:t>
      </w:r>
      <w:proofErr w:type="spellStart"/>
      <w:r w:rsidRPr="00525766">
        <w:rPr>
          <w:i/>
          <w:iCs/>
        </w:rPr>
        <w:t>preview</w:t>
      </w:r>
      <w:proofErr w:type="spellEnd"/>
      <w:r>
        <w:t xml:space="preserve"> del IDE de la empresa </w:t>
      </w:r>
      <w:proofErr w:type="spellStart"/>
      <w:r>
        <w:rPr>
          <w:i/>
          <w:iCs/>
        </w:rPr>
        <w:t>JetBrains</w:t>
      </w:r>
      <w:proofErr w:type="spellEnd"/>
      <w:r>
        <w:t xml:space="preserve"> que se llama </w:t>
      </w:r>
      <w:proofErr w:type="spellStart"/>
      <w:r>
        <w:rPr>
          <w:i/>
          <w:iCs/>
        </w:rPr>
        <w:t>Rider</w:t>
      </w:r>
      <w:proofErr w:type="spellEnd"/>
      <w:r>
        <w:t xml:space="preserve">. Es decir, </w:t>
      </w:r>
      <w:proofErr w:type="spellStart"/>
      <w:r>
        <w:rPr>
          <w:i/>
          <w:iCs/>
        </w:rPr>
        <w:t>Rider</w:t>
      </w:r>
      <w:proofErr w:type="spellEnd"/>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 xml:space="preserve">Unity </w:t>
      </w:r>
      <w:proofErr w:type="spellStart"/>
      <w:r>
        <w:rPr>
          <w:i/>
          <w:iCs/>
        </w:rPr>
        <w:t>Engine</w:t>
      </w:r>
      <w:proofErr w:type="spellEnd"/>
      <w:r>
        <w:t xml:space="preserve">. Hace realmente poco </w:t>
      </w:r>
      <w:proofErr w:type="spellStart"/>
      <w:r>
        <w:rPr>
          <w:i/>
          <w:iCs/>
        </w:rPr>
        <w:t>Rider</w:t>
      </w:r>
      <w:proofErr w:type="spellEnd"/>
      <w:r>
        <w:t xml:space="preserve"> sacó su versión de IDE para poder programar exclusivamente en C++ y actualmente se encuentra en modo </w:t>
      </w:r>
      <w:proofErr w:type="spellStart"/>
      <w:r w:rsidRPr="00525766">
        <w:rPr>
          <w:i/>
          <w:iCs/>
        </w:rPr>
        <w:t>preview</w:t>
      </w:r>
      <w:proofErr w:type="spellEnd"/>
      <w:r>
        <w:t xml:space="preserve">. El motivo de usar </w:t>
      </w:r>
      <w:proofErr w:type="spellStart"/>
      <w:r>
        <w:rPr>
          <w:i/>
          <w:iCs/>
        </w:rPr>
        <w:t>Rider</w:t>
      </w:r>
      <w:proofErr w:type="spellEnd"/>
      <w:r>
        <w:t xml:space="preserve"> es más por comodidad del autor, ya que desde segundo de carrera ha ido usando </w:t>
      </w:r>
      <w:r w:rsidR="0079774A">
        <w:t>IDE</w:t>
      </w:r>
      <w:r>
        <w:t xml:space="preserve"> de esta empresa, </w:t>
      </w:r>
      <w:proofErr w:type="spellStart"/>
      <w:r>
        <w:rPr>
          <w:i/>
          <w:iCs/>
        </w:rPr>
        <w:t>JetBrains</w:t>
      </w:r>
      <w:proofErr w:type="spellEnd"/>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6B612EA4">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90F4B70" w14:textId="6317E424" w:rsidR="00C73565" w:rsidRPr="00C73565" w:rsidRDefault="00E766D2" w:rsidP="00C73565">
      <w:pPr>
        <w:pStyle w:val="Llegenda"/>
      </w:pPr>
      <w:bookmarkStart w:id="84" w:name="_Toc63454868"/>
      <w:r>
        <w:t xml:space="preserve">Figura </w:t>
      </w:r>
      <w:r w:rsidR="00BC5873">
        <w:fldChar w:fldCharType="begin"/>
      </w:r>
      <w:r w:rsidR="00BC5873">
        <w:instrText xml:space="preserve"> STYLEREF 1 \s </w:instrText>
      </w:r>
      <w:r w:rsidR="00BC5873">
        <w:fldChar w:fldCharType="separate"/>
      </w:r>
      <w:r w:rsidR="0036044E">
        <w:rPr>
          <w:noProof/>
        </w:rPr>
        <w:t>5</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1</w:t>
      </w:r>
      <w:r w:rsidR="00BC5873">
        <w:fldChar w:fldCharType="end"/>
      </w:r>
      <w:r>
        <w:t>: Logotipo</w:t>
      </w:r>
      <w:r w:rsidR="0079774A">
        <w:t>s</w:t>
      </w:r>
      <w:r>
        <w:t xml:space="preserve"> de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sidR="00581890">
        <w:t xml:space="preserve"> </w:t>
      </w:r>
      <w:r w:rsidR="0079774A">
        <w:t>y</w:t>
      </w:r>
      <w:r w:rsidR="00581890">
        <w:t xml:space="preserve"> </w:t>
      </w:r>
      <w:proofErr w:type="spellStart"/>
      <w:r w:rsidR="00581890">
        <w:rPr>
          <w:i/>
          <w:iCs/>
        </w:rPr>
        <w:t>JetBrains</w:t>
      </w:r>
      <w:proofErr w:type="spellEnd"/>
      <w:r w:rsidR="00581890">
        <w:rPr>
          <w:i/>
          <w:iCs/>
        </w:rPr>
        <w:t xml:space="preserve"> </w:t>
      </w:r>
      <w:proofErr w:type="spellStart"/>
      <w:r w:rsidR="00581890">
        <w:rPr>
          <w:i/>
          <w:iCs/>
        </w:rPr>
        <w:t>Rider</w:t>
      </w:r>
      <w:proofErr w:type="spellEnd"/>
      <w:r w:rsidR="0079774A">
        <w:rPr>
          <w:i/>
          <w:iCs/>
        </w:rPr>
        <w:t xml:space="preserve"> </w:t>
      </w:r>
      <w:r w:rsidR="0079774A">
        <w:t>respectivamente.</w:t>
      </w:r>
      <w:bookmarkEnd w:id="84"/>
    </w:p>
    <w:p w14:paraId="09BB9C55" w14:textId="2C5A8097" w:rsidR="006C69A6" w:rsidRPr="006F17BA" w:rsidRDefault="00510552" w:rsidP="006C69A6">
      <w:pPr>
        <w:pStyle w:val="Ttol3"/>
        <w:rPr>
          <w:highlight w:val="magenta"/>
        </w:rPr>
      </w:pPr>
      <w:bookmarkStart w:id="85" w:name="_Toc63454855"/>
      <w:r w:rsidRPr="006F17BA">
        <w:rPr>
          <w:highlight w:val="magenta"/>
        </w:rPr>
        <w:t>HERRAMIENTAS DE DESARROLLO DEL SERVIDOR</w:t>
      </w:r>
      <w:bookmarkEnd w:id="85"/>
    </w:p>
    <w:p w14:paraId="3534A8BC" w14:textId="493699C5" w:rsidR="00453D12" w:rsidRPr="00C73565" w:rsidRDefault="00525766" w:rsidP="009610BE">
      <w:pPr>
        <w:jc w:val="left"/>
      </w:pPr>
      <w:r>
        <w:t>Para programar el servidor</w:t>
      </w:r>
      <w:r w:rsidR="0079774A">
        <w:t xml:space="preserve">, se usará básicamente un </w:t>
      </w:r>
      <w:r w:rsidR="00510552">
        <w:t>entorno de trabajo</w:t>
      </w:r>
      <w:r w:rsidR="0079774A">
        <w:t xml:space="preserve">, que es </w:t>
      </w:r>
      <w:r w:rsidR="0079774A" w:rsidRPr="0079774A">
        <w:rPr>
          <w:i/>
          <w:iCs/>
        </w:rPr>
        <w:t>Node.js</w:t>
      </w:r>
      <w:r w:rsidR="009610BE">
        <w:t xml:space="preserve">. </w:t>
      </w:r>
      <w:r w:rsidR="00510552">
        <w:rPr>
          <w:i/>
          <w:iCs/>
        </w:rPr>
        <w:t>Node.js</w:t>
      </w:r>
      <w:r w:rsidR="00510552">
        <w:t xml:space="preserve">, según su página web </w:t>
      </w:r>
      <w:r w:rsidR="00510552">
        <w:fldChar w:fldCharType="begin"/>
      </w:r>
      <w:r w:rsidR="00510552">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fldChar w:fldCharType="separate"/>
      </w:r>
      <w:r w:rsidR="00510552" w:rsidRPr="00510552">
        <w:rPr>
          <w:rFonts w:cs="Arial"/>
        </w:rPr>
        <w:t>(Dahl, 2009)</w:t>
      </w:r>
      <w:r w:rsidR="00510552">
        <w:fldChar w:fldCharType="end"/>
      </w:r>
      <w:r w:rsidR="00510552">
        <w:t>, es un entorno de trabajo basado en JavaScript</w:t>
      </w:r>
      <w:r w:rsidR="00453D12">
        <w:t xml:space="preserve"> y usado para programar servidores. Éste entorno está basado en eventos asíncronos, así que para hacer un servidor para un juego se necesitará un plugin llamado </w:t>
      </w:r>
      <w:r w:rsidR="00453D12">
        <w:rPr>
          <w:i/>
          <w:iCs/>
        </w:rPr>
        <w:t>Socket.io</w:t>
      </w:r>
      <w:r w:rsidR="00453D12">
        <w:t xml:space="preserve">, que lo que ofrece es la gestión de eventos en tiempo real usando </w:t>
      </w:r>
      <w:proofErr w:type="spellStart"/>
      <w:r w:rsidR="00453D12" w:rsidRPr="00453D12">
        <w:rPr>
          <w:i/>
          <w:iCs/>
        </w:rPr>
        <w:t>websockets</w:t>
      </w:r>
      <w:proofErr w:type="spellEnd"/>
      <w:r w:rsidR="00453D12">
        <w:t>. El motivo de usar este entorno</w:t>
      </w:r>
      <w:r w:rsidR="00C73565">
        <w:t xml:space="preserve"> es por su comunidad que tiene detrás y el soporte para aprendizaje que hay por la red. </w:t>
      </w:r>
    </w:p>
    <w:p w14:paraId="690A6BC7" w14:textId="4FD5AA74" w:rsidR="00C73565" w:rsidRPr="00453D12" w:rsidRDefault="00453D12" w:rsidP="009610BE">
      <w:pPr>
        <w:jc w:val="left"/>
      </w:pPr>
      <w:r>
        <w:t xml:space="preserve">Para acabar el IDE usado será también de la empresa </w:t>
      </w:r>
      <w:proofErr w:type="spellStart"/>
      <w:r>
        <w:t>JetBrains</w:t>
      </w:r>
      <w:proofErr w:type="spellEnd"/>
      <w:r>
        <w:t xml:space="preserve"> y en este caso es su IDE para JavaScript llamado </w:t>
      </w:r>
      <w:proofErr w:type="spellStart"/>
      <w:r>
        <w:t>WebStorm</w:t>
      </w:r>
      <w:proofErr w:type="spellEnd"/>
      <w:r>
        <w:t>.</w:t>
      </w:r>
    </w:p>
    <w:p w14:paraId="28E60EF6" w14:textId="6AD1339C" w:rsidR="00525766" w:rsidRDefault="0079774A" w:rsidP="0079774A">
      <w:pPr>
        <w:jc w:val="center"/>
        <w:rPr>
          <w:i/>
          <w:iCs/>
        </w:rPr>
      </w:pPr>
      <w:r>
        <w:rPr>
          <w:noProof/>
        </w:rPr>
        <w:lastRenderedPageBreak/>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45037D46" w:rsidR="0079774A" w:rsidRPr="0079774A" w:rsidRDefault="0079774A" w:rsidP="009610BE">
      <w:pPr>
        <w:pStyle w:val="Llegenda"/>
      </w:pPr>
      <w:bookmarkStart w:id="86" w:name="_Toc63454869"/>
      <w:r>
        <w:t xml:space="preserve">Figura </w:t>
      </w:r>
      <w:r w:rsidR="00BC5873">
        <w:fldChar w:fldCharType="begin"/>
      </w:r>
      <w:r w:rsidR="00BC5873">
        <w:instrText xml:space="preserve"> STYLEREF 1 \s </w:instrText>
      </w:r>
      <w:r w:rsidR="00BC5873">
        <w:fldChar w:fldCharType="separate"/>
      </w:r>
      <w:r w:rsidR="0036044E">
        <w:rPr>
          <w:noProof/>
        </w:rPr>
        <w:t>5</w:t>
      </w:r>
      <w:r w:rsidR="00BC5873">
        <w:fldChar w:fldCharType="end"/>
      </w:r>
      <w:r w:rsidR="00BC5873">
        <w:t>.</w:t>
      </w:r>
      <w:r w:rsidR="00BC5873">
        <w:fldChar w:fldCharType="begin"/>
      </w:r>
      <w:r w:rsidR="00BC5873">
        <w:instrText xml:space="preserve"> SEQ Figura \* ARABIC \s 1 </w:instrText>
      </w:r>
      <w:r w:rsidR="00BC5873">
        <w:fldChar w:fldCharType="separate"/>
      </w:r>
      <w:r w:rsidR="0036044E">
        <w:rPr>
          <w:noProof/>
        </w:rPr>
        <w:t>2</w:t>
      </w:r>
      <w:r w:rsidR="00BC5873">
        <w:fldChar w:fldCharType="end"/>
      </w:r>
      <w:r>
        <w:t xml:space="preserve">: Logotipos de </w:t>
      </w:r>
      <w:proofErr w:type="spellStart"/>
      <w:r w:rsidRPr="0079774A">
        <w:rPr>
          <w:i/>
          <w:iCs/>
        </w:rPr>
        <w:t>JetBrains</w:t>
      </w:r>
      <w:proofErr w:type="spellEnd"/>
      <w:r w:rsidRPr="0079774A">
        <w:rPr>
          <w:i/>
          <w:iCs/>
        </w:rPr>
        <w:t xml:space="preserve"> </w:t>
      </w:r>
      <w:proofErr w:type="spellStart"/>
      <w:r w:rsidRPr="0079774A">
        <w:rPr>
          <w:i/>
          <w:iCs/>
        </w:rPr>
        <w:t>WebStorm</w:t>
      </w:r>
      <w:proofErr w:type="spellEnd"/>
      <w:r>
        <w:t xml:space="preserve"> y </w:t>
      </w:r>
      <w:r w:rsidRPr="0079774A">
        <w:rPr>
          <w:i/>
          <w:iCs/>
        </w:rPr>
        <w:t>Node.js</w:t>
      </w:r>
      <w:r>
        <w:t>.</w:t>
      </w:r>
      <w:bookmarkEnd w:id="86"/>
    </w:p>
    <w:p w14:paraId="3C6FC8E6" w14:textId="09BC9347" w:rsidR="00BF0C2E" w:rsidRPr="00C73565" w:rsidRDefault="00510552" w:rsidP="009610BE">
      <w:pPr>
        <w:pStyle w:val="Ttol2"/>
        <w:rPr>
          <w:highlight w:val="magenta"/>
        </w:rPr>
      </w:pPr>
      <w:bookmarkStart w:id="87" w:name="_Toc63454856"/>
      <w:r w:rsidRPr="00BF0C2E">
        <w:rPr>
          <w:highlight w:val="magenta"/>
        </w:rPr>
        <w:t>METODOLOGÍA</w:t>
      </w:r>
      <w:bookmarkEnd w:id="87"/>
    </w:p>
    <w:p w14:paraId="302C527D" w14:textId="766A1807" w:rsidR="00BF0C2E" w:rsidRPr="00BF0C2E" w:rsidRDefault="00BF0C2E" w:rsidP="009610BE">
      <w:pPr>
        <w:rPr>
          <w:i/>
          <w:iCs/>
        </w:rPr>
      </w:pPr>
      <w:r>
        <w:t xml:space="preserve">Se intentará usar una metodología ágil. Para ello en el proyecto de </w:t>
      </w:r>
      <w:r>
        <w:rPr>
          <w:i/>
          <w:iCs/>
        </w:rPr>
        <w:t>Git</w:t>
      </w:r>
      <w:r>
        <w:t xml:space="preserve">, se crearán unas brancas de </w:t>
      </w:r>
      <w:proofErr w:type="gramStart"/>
      <w:r>
        <w:rPr>
          <w:i/>
          <w:iCs/>
        </w:rPr>
        <w:t>master</w:t>
      </w:r>
      <w:proofErr w:type="gramEnd"/>
      <w:r>
        <w:t xml:space="preserve">, </w:t>
      </w:r>
      <w:proofErr w:type="spellStart"/>
      <w:r>
        <w:rPr>
          <w:i/>
          <w:iCs/>
        </w:rPr>
        <w:t>develop¸</w:t>
      </w:r>
      <w:r w:rsidRPr="00BF0C2E">
        <w:t>y</w:t>
      </w:r>
      <w:proofErr w:type="spellEnd"/>
      <w:r>
        <w:rPr>
          <w:i/>
          <w:iCs/>
        </w:rPr>
        <w:t xml:space="preserve"> </w:t>
      </w:r>
      <w:proofErr w:type="spellStart"/>
      <w:r>
        <w:rPr>
          <w:i/>
          <w:iCs/>
        </w:rPr>
        <w:t>documentation</w:t>
      </w:r>
      <w:proofErr w:type="spellEnd"/>
      <w:r>
        <w:t xml:space="preserve"> como brancas por defecto. Después para cada tarea se le pondrá las siglas del hito a que corresponde, y a continuación el nombre de lo que se va a desarrollar. Por </w:t>
      </w:r>
      <w:r w:rsidR="00C73565">
        <w:t>ejemplo,</w:t>
      </w:r>
      <w:r>
        <w:t xml:space="preserve"> si se está haciendo el controlador del personaje y justamente se está haciendo </w:t>
      </w:r>
      <w:r w:rsidR="00BC5873">
        <w:t xml:space="preserve">el </w:t>
      </w:r>
      <w:r w:rsidR="00510552">
        <w:t>controlador del</w:t>
      </w:r>
      <w:r>
        <w:t xml:space="preserve"> vehículo, el nombre de esa branca se llamaría </w:t>
      </w:r>
      <w:proofErr w:type="spellStart"/>
      <w:r w:rsidRPr="00BF0C2E">
        <w:rPr>
          <w:i/>
          <w:iCs/>
        </w:rPr>
        <w:t>c_</w:t>
      </w:r>
      <w:r w:rsidR="00BC5873">
        <w:rPr>
          <w:i/>
          <w:iCs/>
        </w:rPr>
        <w:t>vehicleController</w:t>
      </w:r>
      <w:proofErr w:type="spellEnd"/>
      <w:r>
        <w:rPr>
          <w:i/>
          <w:iCs/>
        </w:rPr>
        <w:t>,</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4940F88F" w:rsidR="00423D52" w:rsidRPr="00BF0C2E" w:rsidRDefault="00510552" w:rsidP="00423D52">
      <w:pPr>
        <w:pStyle w:val="Ttol3"/>
        <w:rPr>
          <w:highlight w:val="magenta"/>
        </w:rPr>
      </w:pPr>
      <w:bookmarkStart w:id="88" w:name="_Toc63454857"/>
      <w:r w:rsidRPr="00BF0C2E">
        <w:rPr>
          <w:highlight w:val="magenta"/>
        </w:rPr>
        <w:t>METODOLOGÍA DE LA DOCUMENTACIÓN</w:t>
      </w:r>
      <w:bookmarkEnd w:id="88"/>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69906A69" w14:textId="16434005" w:rsidR="008F5413" w:rsidRDefault="00423D52" w:rsidP="009610BE">
      <w:r>
        <w:t xml:space="preserve">A continuación, está la entrega de la memoria final. Para poder explicar </w:t>
      </w:r>
      <w:r w:rsidR="006F17BA">
        <w:t>cómo</w:t>
      </w:r>
      <w:r>
        <w:t xml:space="preserve"> se hará esta documentación, se debe saber que, una vez entregado el anteproyecto, la memoria final </w:t>
      </w:r>
      <w:r w:rsidR="006F17BA">
        <w:t>empezará</w:t>
      </w:r>
      <w:r>
        <w:t xml:space="preserve"> su producción. Para ello se dedicarán dos horas semanales para el desarrollo de </w:t>
      </w:r>
      <w:proofErr w:type="gramStart"/>
      <w:r>
        <w:t>la misma</w:t>
      </w:r>
      <w:proofErr w:type="gramEnd"/>
      <w:r>
        <w:t xml:space="preserve">, hasta las dos últimas semanas antes de </w:t>
      </w:r>
    </w:p>
    <w:p w14:paraId="3EEB603C" w14:textId="7BDD0832" w:rsidR="00423D52" w:rsidRDefault="00423D52" w:rsidP="009610BE">
      <w:r>
        <w:lastRenderedPageBreak/>
        <w:t>la fecha límite del hito. Esas dos semanas, se supondrá que el producto ya estará acabado, y por lo tanto se dedicaran las veinte horas para acabar de pulir y dejar perfecto este documento.</w:t>
      </w:r>
    </w:p>
    <w:p w14:paraId="6DF9CBE3" w14:textId="61C63E84" w:rsidR="00423D52" w:rsidRPr="006F17BA" w:rsidRDefault="00510552" w:rsidP="00423D52">
      <w:pPr>
        <w:pStyle w:val="Ttol3"/>
        <w:rPr>
          <w:highlight w:val="magenta"/>
        </w:rPr>
      </w:pPr>
      <w:bookmarkStart w:id="89" w:name="_Toc63454858"/>
      <w:r w:rsidRPr="006F17BA">
        <w:rPr>
          <w:highlight w:val="magenta"/>
        </w:rPr>
        <w:t>METODOLOGÍA DEL PRODUCTO</w:t>
      </w:r>
      <w:bookmarkEnd w:id="89"/>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4EBB3A2F"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w:t>
      </w:r>
      <w:proofErr w:type="gramStart"/>
      <w:r w:rsidR="00BF0C2E">
        <w:t>Además</w:t>
      </w:r>
      <w:proofErr w:type="gramEnd"/>
      <w:r w:rsidR="00BF0C2E">
        <w:t xml:space="preserve"> antes de poder hacer ese hito se debe haber hecho un pequeño GDD en donde se explique cuáles son las mecánicas y </w:t>
      </w:r>
      <w:r w:rsidR="006F17BA">
        <w:t>cómo</w:t>
      </w:r>
      <w:r w:rsidR="00BF0C2E">
        <w:t xml:space="preserve">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15148A65" w:rsidR="00BF0C2E" w:rsidRDefault="00BF0C2E" w:rsidP="00752150">
      <w:r>
        <w:t>El tercer y último hito es de nueve sprints y en él se hará la integración entre el cliente y el servidor.</w:t>
      </w:r>
      <w:r w:rsidR="006F17BA">
        <w:t xml:space="preserve"> Su fecha límite es el 4 de junio, y se debe tener hecho el multijugador del juego.</w:t>
      </w:r>
    </w:p>
    <w:p w14:paraId="4B0777D7" w14:textId="29889984" w:rsidR="005468EF" w:rsidRPr="006F17BA" w:rsidRDefault="00510552" w:rsidP="005468EF">
      <w:pPr>
        <w:pStyle w:val="Ttol2"/>
        <w:rPr>
          <w:highlight w:val="magenta"/>
        </w:rPr>
      </w:pPr>
      <w:bookmarkStart w:id="90" w:name="_Toc63454859"/>
      <w:r w:rsidRPr="006F17BA">
        <w:rPr>
          <w:highlight w:val="magenta"/>
        </w:rPr>
        <w:t>PLANIFICACIÓ</w:t>
      </w:r>
      <w:r w:rsidR="008F5413" w:rsidRPr="006F17BA">
        <w:rPr>
          <w:highlight w:val="magenta"/>
        </w:rPr>
        <w:t>N</w:t>
      </w:r>
      <w:bookmarkEnd w:id="90"/>
    </w:p>
    <w:p w14:paraId="7BDAAC16" w14:textId="77777777" w:rsidR="00C23BFB" w:rsidRDefault="006835F7" w:rsidP="00554FFE">
      <w:pPr>
        <w:rPr>
          <w:rFonts w:eastAsia="Times New Roman"/>
          <w:lang w:eastAsia="ca-ES"/>
        </w:rPr>
      </w:pPr>
      <w:r w:rsidRPr="006835F7">
        <w:rPr>
          <w:rFonts w:eastAsia="Times New Roman"/>
          <w:lang w:eastAsia="ca-ES"/>
        </w:rPr>
        <w:t>Para mostrar la planificación se sepa</w:t>
      </w:r>
      <w:r w:rsidR="00C23BFB">
        <w:rPr>
          <w:rFonts w:eastAsia="Times New Roman"/>
          <w:lang w:eastAsia="ca-ES"/>
        </w:rPr>
        <w:t>ra</w:t>
      </w:r>
      <w:r w:rsidRPr="006835F7">
        <w:rPr>
          <w:rFonts w:eastAsia="Times New Roman"/>
          <w:lang w:eastAsia="ca-ES"/>
        </w:rPr>
        <w:t>r</w:t>
      </w:r>
      <w:r w:rsidR="00C23BFB">
        <w:rPr>
          <w:rFonts w:eastAsia="Times New Roman"/>
          <w:lang w:eastAsia="ca-ES"/>
        </w:rPr>
        <w:t>á</w:t>
      </w:r>
      <w:r w:rsidRPr="006835F7">
        <w:rPr>
          <w:rFonts w:eastAsia="Times New Roman"/>
          <w:lang w:eastAsia="ca-ES"/>
        </w:rPr>
        <w:t xml:space="preserve"> en dos partes principales. Primero se verá</w:t>
      </w:r>
      <w:r w:rsidR="00C23BFB">
        <w:rPr>
          <w:rFonts w:eastAsia="Times New Roman"/>
          <w:lang w:eastAsia="ca-ES"/>
        </w:rPr>
        <w:t xml:space="preserve"> el cronograma de la documentación y después se verá el del producto. </w:t>
      </w:r>
    </w:p>
    <w:p w14:paraId="7F460B33" w14:textId="1DEFD543" w:rsidR="008F5413" w:rsidRDefault="00C23BFB" w:rsidP="00554FFE">
      <w:pPr>
        <w:rPr>
          <w:rFonts w:eastAsia="Times New Roman"/>
          <w:lang w:eastAsia="ca-ES"/>
        </w:rPr>
      </w:pPr>
      <w:r>
        <w:rPr>
          <w:rFonts w:eastAsia="Times New Roman"/>
          <w:lang w:eastAsia="ca-ES"/>
        </w:rPr>
        <w:t>Para que se pueda entender un poco el siguiente cronograma, las letras que se ven a la derecha de la tabla corresponden a:</w:t>
      </w:r>
    </w:p>
    <w:p w14:paraId="14D53A3E" w14:textId="1BA353A8" w:rsidR="00C23BFB" w:rsidRDefault="00C23BFB" w:rsidP="00C23BFB">
      <w:pPr>
        <w:pStyle w:val="Pargrafdellista"/>
        <w:numPr>
          <w:ilvl w:val="0"/>
          <w:numId w:val="33"/>
        </w:numPr>
        <w:rPr>
          <w:rFonts w:eastAsia="Times New Roman"/>
          <w:lang w:eastAsia="ca-ES"/>
        </w:rPr>
      </w:pPr>
      <w:r>
        <w:rPr>
          <w:rFonts w:eastAsia="Times New Roman"/>
          <w:lang w:eastAsia="ca-ES"/>
        </w:rPr>
        <w:t xml:space="preserve">A: Anteproyecto </w:t>
      </w:r>
      <w:r>
        <w:rPr>
          <w:rFonts w:eastAsia="Times New Roman" w:cs="Arial"/>
          <w:lang w:eastAsia="ca-ES"/>
        </w:rPr>
        <w:t>≈ 90 h</w:t>
      </w:r>
    </w:p>
    <w:p w14:paraId="42710A4A" w14:textId="4D3845CB" w:rsidR="00C23BFB" w:rsidRDefault="00C23BFB" w:rsidP="00C23BFB">
      <w:pPr>
        <w:pStyle w:val="Pargrafdellista"/>
        <w:numPr>
          <w:ilvl w:val="0"/>
          <w:numId w:val="33"/>
        </w:numPr>
        <w:rPr>
          <w:rFonts w:eastAsia="Times New Roman"/>
          <w:lang w:eastAsia="ca-ES"/>
        </w:rPr>
      </w:pPr>
      <w:r>
        <w:rPr>
          <w:rFonts w:eastAsia="Times New Roman"/>
          <w:lang w:eastAsia="ca-ES"/>
        </w:rPr>
        <w:t xml:space="preserve">M: Memoria </w:t>
      </w:r>
      <w:r>
        <w:rPr>
          <w:rFonts w:eastAsia="Times New Roman" w:cs="Arial"/>
          <w:lang w:eastAsia="ca-ES"/>
        </w:rPr>
        <w:t>≈ 52 h</w:t>
      </w:r>
    </w:p>
    <w:p w14:paraId="788CBD7A" w14:textId="02DA54A4" w:rsidR="00C23BFB" w:rsidRDefault="00C23BFB" w:rsidP="00C23BFB">
      <w:pPr>
        <w:pStyle w:val="Pargrafdellista"/>
        <w:numPr>
          <w:ilvl w:val="0"/>
          <w:numId w:val="33"/>
        </w:numPr>
        <w:rPr>
          <w:rFonts w:eastAsia="Times New Roman"/>
          <w:lang w:eastAsia="ca-ES"/>
        </w:rPr>
      </w:pPr>
      <w:r>
        <w:rPr>
          <w:rFonts w:eastAsia="Times New Roman"/>
          <w:lang w:eastAsia="ca-ES"/>
        </w:rPr>
        <w:t xml:space="preserve">P: Presentación </w:t>
      </w:r>
      <w:r>
        <w:rPr>
          <w:rFonts w:eastAsia="Times New Roman" w:cs="Arial"/>
          <w:lang w:eastAsia="ca-ES"/>
        </w:rPr>
        <w:t>≈ 35 h</w:t>
      </w:r>
    </w:p>
    <w:p w14:paraId="6F872D06" w14:textId="0641AC59" w:rsidR="00C23BFB" w:rsidRPr="00C23BFB" w:rsidRDefault="00C23BFB" w:rsidP="00C23BFB">
      <w:pPr>
        <w:rPr>
          <w:rFonts w:eastAsia="Times New Roman"/>
          <w:lang w:eastAsia="ca-ES"/>
        </w:rPr>
      </w:pPr>
      <w:r>
        <w:rPr>
          <w:rFonts w:eastAsia="Times New Roman"/>
          <w:lang w:eastAsia="ca-ES"/>
        </w:rPr>
        <w:t>Los días que están marcados en rojo, corresponden a la fecha límite de los hitos que se han mencionado en el subapartado anterior, llamado metodología de la documentación.</w:t>
      </w:r>
    </w:p>
    <w:p w14:paraId="15388EA0" w14:textId="77777777"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pPr>
    </w:p>
    <w:p w14:paraId="576E944B" w14:textId="35C458BB"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sectPr w:rsidR="00554FFE" w:rsidRPr="006835F7" w:rsidSect="00E52FEC">
          <w:headerReference w:type="default" r:id="rId30"/>
          <w:pgSz w:w="11906" w:h="16838" w:code="9"/>
          <w:pgMar w:top="1701" w:right="1418" w:bottom="1418" w:left="1418" w:header="709" w:footer="709" w:gutter="284"/>
          <w:cols w:space="708"/>
          <w:docGrid w:linePitch="360"/>
        </w:sectPr>
      </w:pPr>
    </w:p>
    <w:tbl>
      <w:tblPr>
        <w:tblW w:w="13718" w:type="dxa"/>
        <w:jc w:val="center"/>
        <w:tblLayout w:type="fixed"/>
        <w:tblCellMar>
          <w:left w:w="0" w:type="dxa"/>
          <w:right w:w="0" w:type="dxa"/>
        </w:tblCellMar>
        <w:tblLook w:val="04A0" w:firstRow="1" w:lastRow="0" w:firstColumn="1" w:lastColumn="0" w:noHBand="0" w:noVBand="1"/>
      </w:tblPr>
      <w:tblGrid>
        <w:gridCol w:w="160"/>
        <w:gridCol w:w="160"/>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50"/>
        <w:gridCol w:w="250"/>
      </w:tblGrid>
      <w:tr w:rsidR="008F5413" w:rsidRPr="006835F7" w14:paraId="692825B3"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7F67657D" w14:textId="2BAAEDB9"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vAlign w:val="center"/>
            <w:hideMark/>
          </w:tcPr>
          <w:p w14:paraId="3CAD67E4" w14:textId="77777777" w:rsidR="008F5413" w:rsidRPr="006835F7" w:rsidRDefault="008F5413" w:rsidP="008F5413">
            <w:pPr>
              <w:spacing w:before="0" w:line="240" w:lineRule="auto"/>
              <w:jc w:val="left"/>
              <w:rPr>
                <w:rFonts w:eastAsia="Times New Roman" w:cs="Arial"/>
                <w:szCs w:val="24"/>
                <w:lang w:eastAsia="ca-ES"/>
              </w:rPr>
            </w:pPr>
          </w:p>
        </w:tc>
        <w:tc>
          <w:tcPr>
            <w:tcW w:w="2684" w:type="dxa"/>
            <w:gridSpan w:val="11"/>
            <w:tcBorders>
              <w:top w:val="single" w:sz="12" w:space="0" w:color="auto"/>
              <w:left w:val="single" w:sz="12" w:space="0" w:color="auto"/>
              <w:bottom w:val="single" w:sz="12" w:space="0" w:color="auto"/>
              <w:right w:val="single" w:sz="12" w:space="0" w:color="auto"/>
            </w:tcBorders>
            <w:shd w:val="clear" w:color="000000" w:fill="A6A6A6"/>
            <w:noWrap/>
            <w:vAlign w:val="bottom"/>
            <w:hideMark/>
          </w:tcPr>
          <w:p w14:paraId="63777CDA"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NOVIEMBRE</w:t>
            </w:r>
          </w:p>
        </w:tc>
        <w:tc>
          <w:tcPr>
            <w:tcW w:w="5597"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9FDAE07"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DICIEMBRE</w:t>
            </w:r>
          </w:p>
        </w:tc>
        <w:tc>
          <w:tcPr>
            <w:tcW w:w="5117" w:type="dxa"/>
            <w:gridSpan w:val="21"/>
            <w:tcBorders>
              <w:top w:val="single" w:sz="12" w:space="0" w:color="auto"/>
              <w:left w:val="nil"/>
              <w:bottom w:val="single" w:sz="12" w:space="0" w:color="auto"/>
              <w:right w:val="single" w:sz="12" w:space="0" w:color="auto"/>
            </w:tcBorders>
            <w:shd w:val="clear" w:color="000000" w:fill="A6A6A6"/>
            <w:noWrap/>
            <w:vAlign w:val="bottom"/>
            <w:hideMark/>
          </w:tcPr>
          <w:p w14:paraId="140A45E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ENERO</w:t>
            </w:r>
          </w:p>
        </w:tc>
      </w:tr>
      <w:tr w:rsidR="008F5413" w:rsidRPr="006835F7" w14:paraId="259F250E"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43B371E"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vAlign w:val="center"/>
            <w:hideMark/>
          </w:tcPr>
          <w:p w14:paraId="2EBE53B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69F4B5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F2F2F2"/>
            <w:noWrap/>
            <w:vAlign w:val="center"/>
            <w:hideMark/>
          </w:tcPr>
          <w:p w14:paraId="3819D54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FFFFF"/>
            <w:noWrap/>
            <w:vAlign w:val="center"/>
            <w:hideMark/>
          </w:tcPr>
          <w:p w14:paraId="521786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single" w:sz="8" w:space="0" w:color="auto"/>
            </w:tcBorders>
            <w:shd w:val="clear" w:color="000000" w:fill="F2F2F2"/>
            <w:noWrap/>
            <w:vAlign w:val="center"/>
            <w:hideMark/>
          </w:tcPr>
          <w:p w14:paraId="6B87B6F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12" w:space="0" w:color="auto"/>
            </w:tcBorders>
            <w:shd w:val="clear" w:color="000000" w:fill="FFFFFF"/>
            <w:noWrap/>
            <w:vAlign w:val="center"/>
            <w:hideMark/>
          </w:tcPr>
          <w:p w14:paraId="508446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D9D9D9"/>
            <w:noWrap/>
            <w:vAlign w:val="center"/>
            <w:hideMark/>
          </w:tcPr>
          <w:p w14:paraId="7DA3C5D9"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2F2F2"/>
            <w:noWrap/>
            <w:vAlign w:val="center"/>
            <w:hideMark/>
          </w:tcPr>
          <w:p w14:paraId="0EEA1EA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D9D9D9"/>
            <w:noWrap/>
            <w:vAlign w:val="center"/>
            <w:hideMark/>
          </w:tcPr>
          <w:p w14:paraId="46A6BA3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4" w:type="dxa"/>
            <w:tcBorders>
              <w:top w:val="nil"/>
              <w:left w:val="nil"/>
              <w:bottom w:val="single" w:sz="12" w:space="0" w:color="auto"/>
              <w:right w:val="single" w:sz="8" w:space="0" w:color="auto"/>
            </w:tcBorders>
            <w:shd w:val="clear" w:color="000000" w:fill="F2F2F2"/>
            <w:noWrap/>
            <w:vAlign w:val="center"/>
            <w:hideMark/>
          </w:tcPr>
          <w:p w14:paraId="0542D01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nil"/>
            </w:tcBorders>
            <w:shd w:val="clear" w:color="000000" w:fill="D9D9D9"/>
            <w:noWrap/>
            <w:vAlign w:val="center"/>
            <w:hideMark/>
          </w:tcPr>
          <w:p w14:paraId="6F368CD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AC74AE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nil"/>
              <w:bottom w:val="single" w:sz="12" w:space="0" w:color="auto"/>
              <w:right w:val="single" w:sz="8" w:space="0" w:color="auto"/>
            </w:tcBorders>
            <w:shd w:val="clear" w:color="000000" w:fill="F2F2F2"/>
            <w:noWrap/>
            <w:vAlign w:val="center"/>
            <w:hideMark/>
          </w:tcPr>
          <w:p w14:paraId="6A90B45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FFFFF"/>
            <w:noWrap/>
            <w:vAlign w:val="center"/>
            <w:hideMark/>
          </w:tcPr>
          <w:p w14:paraId="4C6256B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F2F2F2"/>
            <w:noWrap/>
            <w:vAlign w:val="center"/>
            <w:hideMark/>
          </w:tcPr>
          <w:p w14:paraId="73A4F19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12" w:space="0" w:color="auto"/>
            </w:tcBorders>
            <w:shd w:val="clear" w:color="000000" w:fill="FFFFFF"/>
            <w:noWrap/>
            <w:vAlign w:val="center"/>
            <w:hideMark/>
          </w:tcPr>
          <w:p w14:paraId="19D5CCA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D9D9D9"/>
            <w:noWrap/>
            <w:vAlign w:val="center"/>
            <w:hideMark/>
          </w:tcPr>
          <w:p w14:paraId="3A1A155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15B1743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D9D9D9"/>
            <w:noWrap/>
            <w:vAlign w:val="center"/>
            <w:hideMark/>
          </w:tcPr>
          <w:p w14:paraId="53C3172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2F2F2"/>
            <w:noWrap/>
            <w:vAlign w:val="center"/>
            <w:hideMark/>
          </w:tcPr>
          <w:p w14:paraId="7E5BF21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863E5D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B74BEC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68C773B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FFFFF"/>
            <w:noWrap/>
            <w:vAlign w:val="center"/>
            <w:hideMark/>
          </w:tcPr>
          <w:p w14:paraId="46AF1FC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F2F2F2"/>
            <w:noWrap/>
            <w:vAlign w:val="center"/>
            <w:hideMark/>
          </w:tcPr>
          <w:p w14:paraId="4761F4A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13F34D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77EBA01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256921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4D33CC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574B7B1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05BF281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72777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6F5DDA0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7E8261E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F2F2F2"/>
            <w:noWrap/>
            <w:vAlign w:val="center"/>
            <w:hideMark/>
          </w:tcPr>
          <w:p w14:paraId="6AF21A6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12" w:space="0" w:color="auto"/>
            </w:tcBorders>
            <w:shd w:val="clear" w:color="000000" w:fill="FFFFFF"/>
            <w:noWrap/>
            <w:vAlign w:val="center"/>
            <w:hideMark/>
          </w:tcPr>
          <w:p w14:paraId="64EBD2A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D9D9D9"/>
            <w:noWrap/>
            <w:vAlign w:val="center"/>
            <w:hideMark/>
          </w:tcPr>
          <w:p w14:paraId="45FC7C6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F2F2F2"/>
            <w:noWrap/>
            <w:vAlign w:val="center"/>
            <w:hideMark/>
          </w:tcPr>
          <w:p w14:paraId="023C3B7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D9D9D9"/>
            <w:noWrap/>
            <w:vAlign w:val="center"/>
            <w:hideMark/>
          </w:tcPr>
          <w:p w14:paraId="5BC19D0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2F2F2"/>
            <w:noWrap/>
            <w:vAlign w:val="center"/>
            <w:hideMark/>
          </w:tcPr>
          <w:p w14:paraId="2DB288E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nil"/>
            </w:tcBorders>
            <w:shd w:val="clear" w:color="000000" w:fill="D9D9D9"/>
            <w:noWrap/>
            <w:vAlign w:val="center"/>
            <w:hideMark/>
          </w:tcPr>
          <w:p w14:paraId="353B42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3D6ADD1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8" w:space="0" w:color="auto"/>
            </w:tcBorders>
            <w:shd w:val="clear" w:color="000000" w:fill="F2F2F2"/>
            <w:noWrap/>
            <w:vAlign w:val="center"/>
            <w:hideMark/>
          </w:tcPr>
          <w:p w14:paraId="47B064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FFFFF"/>
            <w:noWrap/>
            <w:vAlign w:val="center"/>
            <w:hideMark/>
          </w:tcPr>
          <w:p w14:paraId="5509250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F2F2F2"/>
            <w:noWrap/>
            <w:vAlign w:val="center"/>
            <w:hideMark/>
          </w:tcPr>
          <w:p w14:paraId="5ADE544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12" w:space="0" w:color="auto"/>
            </w:tcBorders>
            <w:shd w:val="clear" w:color="000000" w:fill="FFFFFF"/>
            <w:noWrap/>
            <w:vAlign w:val="center"/>
            <w:hideMark/>
          </w:tcPr>
          <w:p w14:paraId="1E55419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D9D9D9"/>
            <w:noWrap/>
            <w:vAlign w:val="center"/>
            <w:hideMark/>
          </w:tcPr>
          <w:p w14:paraId="47C18D4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2F2F2"/>
            <w:noWrap/>
            <w:vAlign w:val="center"/>
            <w:hideMark/>
          </w:tcPr>
          <w:p w14:paraId="6756A83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D9D9D9"/>
            <w:noWrap/>
            <w:vAlign w:val="center"/>
            <w:hideMark/>
          </w:tcPr>
          <w:p w14:paraId="027F959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8" w:space="0" w:color="auto"/>
            </w:tcBorders>
            <w:shd w:val="clear" w:color="000000" w:fill="F2F2F2"/>
            <w:noWrap/>
            <w:vAlign w:val="center"/>
            <w:hideMark/>
          </w:tcPr>
          <w:p w14:paraId="739A1B9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nil"/>
            </w:tcBorders>
            <w:shd w:val="clear" w:color="000000" w:fill="D9D9D9"/>
            <w:noWrap/>
            <w:vAlign w:val="center"/>
            <w:hideMark/>
          </w:tcPr>
          <w:p w14:paraId="7A206A7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48A1FBA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F2F2F2"/>
            <w:noWrap/>
            <w:vAlign w:val="center"/>
            <w:hideMark/>
          </w:tcPr>
          <w:p w14:paraId="0940F39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FFFFF"/>
            <w:noWrap/>
            <w:vAlign w:val="center"/>
            <w:hideMark/>
          </w:tcPr>
          <w:p w14:paraId="1BCDB63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50" w:type="dxa"/>
            <w:tcBorders>
              <w:top w:val="nil"/>
              <w:left w:val="nil"/>
              <w:bottom w:val="single" w:sz="12" w:space="0" w:color="auto"/>
              <w:right w:val="single" w:sz="8" w:space="0" w:color="auto"/>
            </w:tcBorders>
            <w:shd w:val="clear" w:color="000000" w:fill="F2F2F2"/>
            <w:noWrap/>
            <w:vAlign w:val="center"/>
            <w:hideMark/>
          </w:tcPr>
          <w:p w14:paraId="3DD4CF2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50" w:type="dxa"/>
            <w:tcBorders>
              <w:top w:val="nil"/>
              <w:left w:val="nil"/>
              <w:bottom w:val="single" w:sz="12" w:space="0" w:color="auto"/>
              <w:right w:val="single" w:sz="12" w:space="0" w:color="auto"/>
            </w:tcBorders>
            <w:shd w:val="clear" w:color="000000" w:fill="FFFFFF"/>
            <w:noWrap/>
            <w:vAlign w:val="center"/>
            <w:hideMark/>
          </w:tcPr>
          <w:p w14:paraId="281AC2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r>
      <w:tr w:rsidR="008F5413" w:rsidRPr="006835F7" w14:paraId="397EC84B"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655D578F" w14:textId="2AF5A488"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w:t>
            </w:r>
          </w:p>
        </w:tc>
        <w:tc>
          <w:tcPr>
            <w:tcW w:w="244" w:type="dxa"/>
            <w:tcBorders>
              <w:top w:val="nil"/>
              <w:left w:val="nil"/>
              <w:bottom w:val="nil"/>
              <w:right w:val="single" w:sz="8" w:space="0" w:color="auto"/>
            </w:tcBorders>
            <w:shd w:val="clear" w:color="000000" w:fill="0000FF"/>
            <w:noWrap/>
            <w:vAlign w:val="bottom"/>
            <w:hideMark/>
          </w:tcPr>
          <w:p w14:paraId="48F502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A5EBA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F38A5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B3C6E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386343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329EA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0A215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3D3C4F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4DB74F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0000FF"/>
            <w:noWrap/>
            <w:vAlign w:val="bottom"/>
            <w:hideMark/>
          </w:tcPr>
          <w:p w14:paraId="0C7FA03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7310F2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02024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C36D5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EAE0F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56A6B95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52207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58DE22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F29A5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BB61D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148D5B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DEAAE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3F02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F48E6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AB8A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39B448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4D19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CCAED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F8879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75D1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4EFE25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7048BF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7A64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67D30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BB4EF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274FE0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E7601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031E2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4D603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156CD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3A23C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AE7E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A570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1D5ECA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6E540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13E65E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07B151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893BF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72D6E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4F100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6C9A85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F0BD5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41C9C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B956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928B1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093B0D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1F1375E8"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4FD6B9D7" w14:textId="5338F3F3"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7BA449B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8ACDE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AEC38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35025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4C322D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1D1B56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CDD32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CF8EE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4DB89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52EE3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2D4DD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1B33B7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2A151B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6D471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F1137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28335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EA38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30ED0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A6A35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578F95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3A61449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090EC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2C946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EAD8F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7362F1A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5DC82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7859B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BB4A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9DF6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201387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8499F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B7C3B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7F8CB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EA7C1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04AD29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21987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8800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2953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37247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23771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41208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2D8C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30DBF6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19019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103806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04E23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0BD82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61474E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79832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74E439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28D2E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3617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F2D16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4FC3048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0792A0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5A894C25"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89F14EE" w14:textId="7D82E02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19F2CB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2769E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B9B73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5AFC5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0344FD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8BE0D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E0AD8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118D1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02E41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79A27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7CBE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592DC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3E2D358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76C724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466A25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13AFE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F39BA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4BCDE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CC08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13435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AF580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76040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1290480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2918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77A76B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CD4AB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5B5D4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BA03F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DB339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0FC4DE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EA43F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E1F5A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23E2B5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B5648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81D8C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0AB68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ACC16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8AFA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8C20FB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7E268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3CD02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DB42D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89EF3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50117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5FDD6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19C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5248B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020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F9D1A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65ED90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65D1F52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2B5FD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5AC09F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2AA618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FFFFFF"/>
            <w:noWrap/>
            <w:vAlign w:val="bottom"/>
            <w:hideMark/>
          </w:tcPr>
          <w:p w14:paraId="410E3E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3C38E6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1F771FE9"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80FE744" w14:textId="77777777" w:rsidR="008F5413" w:rsidRPr="006835F7" w:rsidRDefault="008F5413" w:rsidP="008F5413">
            <w:pPr>
              <w:spacing w:before="0" w:line="240" w:lineRule="auto"/>
              <w:jc w:val="left"/>
              <w:rPr>
                <w:rFonts w:eastAsia="Times New Roman" w:cs="Arial"/>
                <w:szCs w:val="24"/>
                <w:lang w:eastAsia="ca-ES"/>
              </w:rPr>
            </w:pPr>
          </w:p>
        </w:tc>
        <w:tc>
          <w:tcPr>
            <w:tcW w:w="4879"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5527E95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FEBRERO</w:t>
            </w:r>
          </w:p>
        </w:tc>
        <w:tc>
          <w:tcPr>
            <w:tcW w:w="5589"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72F1C3F"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RZO</w:t>
            </w:r>
          </w:p>
        </w:tc>
        <w:tc>
          <w:tcPr>
            <w:tcW w:w="2930" w:type="dxa"/>
            <w:gridSpan w:val="12"/>
            <w:tcBorders>
              <w:top w:val="single" w:sz="12" w:space="0" w:color="auto"/>
              <w:left w:val="nil"/>
              <w:bottom w:val="single" w:sz="12" w:space="0" w:color="auto"/>
              <w:right w:val="single" w:sz="12" w:space="0" w:color="000000"/>
            </w:tcBorders>
            <w:shd w:val="clear" w:color="000000" w:fill="A6A6A6"/>
            <w:noWrap/>
            <w:vAlign w:val="bottom"/>
            <w:hideMark/>
          </w:tcPr>
          <w:p w14:paraId="655B89D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r>
      <w:tr w:rsidR="008F5413" w:rsidRPr="006835F7" w14:paraId="252AF919" w14:textId="77777777" w:rsidTr="00554FFE">
        <w:trPr>
          <w:trHeight w:val="330"/>
          <w:jc w:val="center"/>
        </w:trPr>
        <w:tc>
          <w:tcPr>
            <w:tcW w:w="160" w:type="dxa"/>
            <w:tcBorders>
              <w:top w:val="nil"/>
              <w:left w:val="nil"/>
              <w:bottom w:val="nil"/>
              <w:right w:val="nil"/>
            </w:tcBorders>
            <w:shd w:val="clear" w:color="auto" w:fill="auto"/>
            <w:noWrap/>
            <w:vAlign w:val="bottom"/>
            <w:hideMark/>
          </w:tcPr>
          <w:p w14:paraId="003B50C7"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7E9694B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71D43A0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2F2F2"/>
            <w:noWrap/>
            <w:vAlign w:val="center"/>
            <w:hideMark/>
          </w:tcPr>
          <w:p w14:paraId="75C3D97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D9D9D9"/>
            <w:noWrap/>
            <w:vAlign w:val="center"/>
            <w:hideMark/>
          </w:tcPr>
          <w:p w14:paraId="757A94D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7AAD5B5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nil"/>
            </w:tcBorders>
            <w:shd w:val="clear" w:color="000000" w:fill="D9D9D9"/>
            <w:noWrap/>
            <w:vAlign w:val="center"/>
            <w:hideMark/>
          </w:tcPr>
          <w:p w14:paraId="6795107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CA557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F2F2F2"/>
            <w:noWrap/>
            <w:vAlign w:val="center"/>
            <w:hideMark/>
          </w:tcPr>
          <w:p w14:paraId="4E0F6C0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FFFFF"/>
            <w:noWrap/>
            <w:vAlign w:val="center"/>
            <w:hideMark/>
          </w:tcPr>
          <w:p w14:paraId="40AF8E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9EE1B1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12" w:space="0" w:color="auto"/>
            </w:tcBorders>
            <w:shd w:val="clear" w:color="auto" w:fill="FF0000"/>
            <w:noWrap/>
            <w:vAlign w:val="center"/>
            <w:hideMark/>
          </w:tcPr>
          <w:p w14:paraId="2E91BA1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4" w:type="dxa"/>
            <w:tcBorders>
              <w:top w:val="nil"/>
              <w:left w:val="nil"/>
              <w:bottom w:val="single" w:sz="12" w:space="0" w:color="auto"/>
              <w:right w:val="single" w:sz="8" w:space="0" w:color="auto"/>
            </w:tcBorders>
            <w:shd w:val="clear" w:color="000000" w:fill="D9D9D9"/>
            <w:noWrap/>
            <w:vAlign w:val="center"/>
            <w:hideMark/>
          </w:tcPr>
          <w:p w14:paraId="279CC67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4" w:type="dxa"/>
            <w:tcBorders>
              <w:top w:val="nil"/>
              <w:left w:val="nil"/>
              <w:bottom w:val="single" w:sz="12" w:space="0" w:color="auto"/>
              <w:right w:val="single" w:sz="8" w:space="0" w:color="auto"/>
            </w:tcBorders>
            <w:shd w:val="clear" w:color="000000" w:fill="F2F2F2"/>
            <w:noWrap/>
            <w:vAlign w:val="center"/>
            <w:hideMark/>
          </w:tcPr>
          <w:p w14:paraId="4475BED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D9D9D9"/>
            <w:noWrap/>
            <w:vAlign w:val="center"/>
            <w:hideMark/>
          </w:tcPr>
          <w:p w14:paraId="7426CCC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2F2F2"/>
            <w:noWrap/>
            <w:vAlign w:val="center"/>
            <w:hideMark/>
          </w:tcPr>
          <w:p w14:paraId="0F8B52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nil"/>
            </w:tcBorders>
            <w:shd w:val="clear" w:color="000000" w:fill="D9D9D9"/>
            <w:noWrap/>
            <w:vAlign w:val="center"/>
            <w:hideMark/>
          </w:tcPr>
          <w:p w14:paraId="6EE1239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4E2067D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4" w:type="dxa"/>
            <w:tcBorders>
              <w:top w:val="nil"/>
              <w:left w:val="nil"/>
              <w:bottom w:val="single" w:sz="12" w:space="0" w:color="auto"/>
              <w:right w:val="single" w:sz="8" w:space="0" w:color="auto"/>
            </w:tcBorders>
            <w:shd w:val="clear" w:color="000000" w:fill="F2F2F2"/>
            <w:noWrap/>
            <w:vAlign w:val="center"/>
            <w:hideMark/>
          </w:tcPr>
          <w:p w14:paraId="4C3BD4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FFFFF"/>
            <w:noWrap/>
            <w:vAlign w:val="center"/>
            <w:hideMark/>
          </w:tcPr>
          <w:p w14:paraId="2E48C4D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F2F2F2"/>
            <w:noWrap/>
            <w:vAlign w:val="center"/>
            <w:hideMark/>
          </w:tcPr>
          <w:p w14:paraId="38B3CF1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651D33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2C551B4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2F2F2"/>
            <w:noWrap/>
            <w:vAlign w:val="center"/>
            <w:hideMark/>
          </w:tcPr>
          <w:p w14:paraId="5804C7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D9D9D9"/>
            <w:noWrap/>
            <w:vAlign w:val="center"/>
            <w:hideMark/>
          </w:tcPr>
          <w:p w14:paraId="4A6F80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8" w:space="0" w:color="auto"/>
            </w:tcBorders>
            <w:shd w:val="clear" w:color="000000" w:fill="F2F2F2"/>
            <w:noWrap/>
            <w:vAlign w:val="center"/>
            <w:hideMark/>
          </w:tcPr>
          <w:p w14:paraId="328FEC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nil"/>
            </w:tcBorders>
            <w:shd w:val="clear" w:color="000000" w:fill="D9D9D9"/>
            <w:noWrap/>
            <w:vAlign w:val="center"/>
            <w:hideMark/>
          </w:tcPr>
          <w:p w14:paraId="566E07E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32483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F2F2F2"/>
            <w:noWrap/>
            <w:vAlign w:val="center"/>
            <w:hideMark/>
          </w:tcPr>
          <w:p w14:paraId="620946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FFFFF"/>
            <w:noWrap/>
            <w:vAlign w:val="center"/>
            <w:hideMark/>
          </w:tcPr>
          <w:p w14:paraId="18D961D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single" w:sz="8" w:space="0" w:color="auto"/>
            </w:tcBorders>
            <w:shd w:val="clear" w:color="000000" w:fill="F2F2F2"/>
            <w:noWrap/>
            <w:vAlign w:val="center"/>
            <w:hideMark/>
          </w:tcPr>
          <w:p w14:paraId="668B45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12" w:space="0" w:color="auto"/>
            </w:tcBorders>
            <w:shd w:val="clear" w:color="000000" w:fill="FFFFFF"/>
            <w:noWrap/>
            <w:vAlign w:val="center"/>
            <w:hideMark/>
          </w:tcPr>
          <w:p w14:paraId="07F07C2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D9D9D9"/>
            <w:noWrap/>
            <w:vAlign w:val="center"/>
            <w:hideMark/>
          </w:tcPr>
          <w:p w14:paraId="2FD740E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2F2F2"/>
            <w:noWrap/>
            <w:vAlign w:val="center"/>
            <w:hideMark/>
          </w:tcPr>
          <w:p w14:paraId="6FE0BC5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D9D9D9"/>
            <w:noWrap/>
            <w:vAlign w:val="center"/>
            <w:hideMark/>
          </w:tcPr>
          <w:p w14:paraId="1BA771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01A84F1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nil"/>
            </w:tcBorders>
            <w:shd w:val="clear" w:color="000000" w:fill="D9D9D9"/>
            <w:noWrap/>
            <w:vAlign w:val="center"/>
            <w:hideMark/>
          </w:tcPr>
          <w:p w14:paraId="30EF29F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22A48F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F2F2F2"/>
            <w:noWrap/>
            <w:vAlign w:val="center"/>
            <w:hideMark/>
          </w:tcPr>
          <w:p w14:paraId="0B3F10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FFFFF"/>
            <w:noWrap/>
            <w:vAlign w:val="center"/>
            <w:hideMark/>
          </w:tcPr>
          <w:p w14:paraId="0D5D677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5357327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53390C0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4E90275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2F2F2"/>
            <w:noWrap/>
            <w:vAlign w:val="center"/>
            <w:hideMark/>
          </w:tcPr>
          <w:p w14:paraId="0B42F0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D9D9D9"/>
            <w:noWrap/>
            <w:vAlign w:val="center"/>
            <w:hideMark/>
          </w:tcPr>
          <w:p w14:paraId="220017B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789983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nil"/>
            </w:tcBorders>
            <w:shd w:val="clear" w:color="000000" w:fill="D9D9D9"/>
            <w:noWrap/>
            <w:vAlign w:val="center"/>
            <w:hideMark/>
          </w:tcPr>
          <w:p w14:paraId="3449E65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21713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F2F2F2"/>
            <w:noWrap/>
            <w:vAlign w:val="center"/>
            <w:hideMark/>
          </w:tcPr>
          <w:p w14:paraId="1A62DBB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FFFFF"/>
            <w:noWrap/>
            <w:vAlign w:val="center"/>
            <w:hideMark/>
          </w:tcPr>
          <w:p w14:paraId="5D938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007BBA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12" w:space="0" w:color="auto"/>
            </w:tcBorders>
            <w:shd w:val="clear" w:color="000000" w:fill="FFFFFF"/>
            <w:noWrap/>
            <w:vAlign w:val="center"/>
            <w:hideMark/>
          </w:tcPr>
          <w:p w14:paraId="25ABB2C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D9D9D9"/>
            <w:noWrap/>
            <w:vAlign w:val="center"/>
            <w:hideMark/>
          </w:tcPr>
          <w:p w14:paraId="46F550B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2F2F2"/>
            <w:noWrap/>
            <w:vAlign w:val="center"/>
            <w:hideMark/>
          </w:tcPr>
          <w:p w14:paraId="4C2616B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D9D9D9"/>
            <w:noWrap/>
            <w:vAlign w:val="center"/>
            <w:hideMark/>
          </w:tcPr>
          <w:p w14:paraId="6C43573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50" w:type="dxa"/>
            <w:tcBorders>
              <w:top w:val="nil"/>
              <w:left w:val="nil"/>
              <w:bottom w:val="single" w:sz="12" w:space="0" w:color="auto"/>
              <w:right w:val="single" w:sz="8" w:space="0" w:color="auto"/>
            </w:tcBorders>
            <w:shd w:val="clear" w:color="000000" w:fill="F2F2F2"/>
            <w:noWrap/>
            <w:vAlign w:val="center"/>
            <w:hideMark/>
          </w:tcPr>
          <w:p w14:paraId="6E7654F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50" w:type="dxa"/>
            <w:tcBorders>
              <w:top w:val="nil"/>
              <w:left w:val="nil"/>
              <w:bottom w:val="single" w:sz="12" w:space="0" w:color="auto"/>
              <w:right w:val="single" w:sz="12" w:space="0" w:color="auto"/>
            </w:tcBorders>
            <w:shd w:val="clear" w:color="000000" w:fill="D9D9D9"/>
            <w:noWrap/>
            <w:vAlign w:val="center"/>
            <w:hideMark/>
          </w:tcPr>
          <w:p w14:paraId="4CA65C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r>
      <w:tr w:rsidR="008F5413" w:rsidRPr="006835F7" w14:paraId="574A6C25"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7CA30A3F" w14:textId="2BD1A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15CD0E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6BB72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2867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909D1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08AAAA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65334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1080F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D3B3D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64BA6AF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5EA58F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8D1C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07FC7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118B7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40080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3F812E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59E251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A5D63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4BB69B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77639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89FD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1CC5B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7EA7E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9F448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B8EDC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029DA2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47DC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8AB36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7B4517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4A4F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7AF39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8336F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848ED3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0C068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07173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6B787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06C331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947382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0C4220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FE7F9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15A63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3A94AA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0A282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5715B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8D79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50E2CF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28375A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EA022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1069C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5726B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518448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ADC22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A2416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58ED7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33EE76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D9D9D9"/>
            <w:noWrap/>
            <w:vAlign w:val="bottom"/>
            <w:hideMark/>
          </w:tcPr>
          <w:p w14:paraId="5E3CA31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181180F1" w14:textId="77777777" w:rsidTr="00554FFE">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5D23B4C3" w14:textId="6EEAE1A4"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DDA77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11BE1F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5B916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8A9AE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09523D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48CAC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3C44E9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D083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657B7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auto" w:fill="FF0000"/>
            <w:noWrap/>
            <w:vAlign w:val="bottom"/>
            <w:hideMark/>
          </w:tcPr>
          <w:p w14:paraId="533EE1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007FFF"/>
            <w:noWrap/>
            <w:vAlign w:val="bottom"/>
            <w:hideMark/>
          </w:tcPr>
          <w:p w14:paraId="2E5AA7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6D8CD5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64A556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CBB1F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01AA6AA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01CAA6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66C91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E06C8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5406B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35B7D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7F6EC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6DBFD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0966C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D620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32B7C3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EDFAA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8B83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453AE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94F79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8F237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F4F6D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51A26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74BF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582553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2B131B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7187E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1C853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D44E0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674E5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7D96E75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64A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ACA67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1F201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C354C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63CBD5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DCC7C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8CB8B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43BCEC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1C28F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0007F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E3394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B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80CC9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0F350D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007FFF"/>
            <w:noWrap/>
            <w:vAlign w:val="bottom"/>
            <w:hideMark/>
          </w:tcPr>
          <w:p w14:paraId="0150E9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780A624" w14:textId="77777777" w:rsidTr="00554FFE">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728C499B" w14:textId="69223AB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D9D9D9"/>
            <w:noWrap/>
            <w:vAlign w:val="bottom"/>
            <w:hideMark/>
          </w:tcPr>
          <w:p w14:paraId="0AF0C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1899F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27B712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554B2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0D5DD83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43BB3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6EB8A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FAF13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A964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auto" w:fill="FF0000"/>
            <w:noWrap/>
            <w:vAlign w:val="bottom"/>
            <w:hideMark/>
          </w:tcPr>
          <w:p w14:paraId="623D33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0F7FD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4B5EE4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28291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610E91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21CA2A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3CCB3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F1AE1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053A27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3173FF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DFCDC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8A09C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A104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034150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9178D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3794A2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C1F9F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4704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37D5A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FC97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373CB2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2EA843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83446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88DD4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42CBFD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53C857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7D18C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D04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FC374A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85E864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6D513A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04A17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567FC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14DBA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DE838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0B954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20F27A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157C0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6E8DDB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1AB2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24A84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FCB9E1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17BB6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20CEC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44DEBB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D9D9D9"/>
            <w:noWrap/>
            <w:vAlign w:val="bottom"/>
            <w:hideMark/>
          </w:tcPr>
          <w:p w14:paraId="2F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3678CFE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69B23091"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73FE0CD4" w14:textId="77777777" w:rsidR="008F5413" w:rsidRPr="006835F7" w:rsidRDefault="008F5413" w:rsidP="008F5413">
            <w:pPr>
              <w:spacing w:before="0" w:line="240" w:lineRule="auto"/>
              <w:jc w:val="left"/>
              <w:rPr>
                <w:rFonts w:eastAsia="Times New Roman" w:cs="Arial"/>
                <w:szCs w:val="24"/>
                <w:lang w:eastAsia="ca-ES"/>
              </w:rPr>
            </w:pPr>
          </w:p>
        </w:tc>
        <w:tc>
          <w:tcPr>
            <w:tcW w:w="2440" w:type="dxa"/>
            <w:gridSpan w:val="1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743F1F4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c>
          <w:tcPr>
            <w:tcW w:w="5112"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49F767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YO</w:t>
            </w:r>
          </w:p>
        </w:tc>
        <w:tc>
          <w:tcPr>
            <w:tcW w:w="5346"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649018A1"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NIO</w:t>
            </w:r>
          </w:p>
        </w:tc>
        <w:tc>
          <w:tcPr>
            <w:tcW w:w="500" w:type="dxa"/>
            <w:gridSpan w:val="2"/>
            <w:tcBorders>
              <w:top w:val="single" w:sz="12" w:space="0" w:color="auto"/>
              <w:left w:val="nil"/>
              <w:bottom w:val="single" w:sz="12" w:space="0" w:color="auto"/>
              <w:right w:val="single" w:sz="12" w:space="0" w:color="000000"/>
            </w:tcBorders>
            <w:shd w:val="clear" w:color="000000" w:fill="A6A6A6"/>
            <w:noWrap/>
            <w:vAlign w:val="bottom"/>
            <w:hideMark/>
          </w:tcPr>
          <w:p w14:paraId="070DC630" w14:textId="6B39887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w:t>
            </w:r>
          </w:p>
        </w:tc>
      </w:tr>
      <w:tr w:rsidR="008F5413" w:rsidRPr="006835F7" w14:paraId="26E4614B" w14:textId="77777777" w:rsidTr="00554FFE">
        <w:trPr>
          <w:trHeight w:val="330"/>
          <w:jc w:val="center"/>
        </w:trPr>
        <w:tc>
          <w:tcPr>
            <w:tcW w:w="160" w:type="dxa"/>
            <w:tcBorders>
              <w:top w:val="nil"/>
              <w:left w:val="nil"/>
              <w:bottom w:val="nil"/>
              <w:right w:val="nil"/>
            </w:tcBorders>
            <w:shd w:val="clear" w:color="auto" w:fill="auto"/>
            <w:noWrap/>
            <w:vAlign w:val="bottom"/>
            <w:hideMark/>
          </w:tcPr>
          <w:p w14:paraId="53CD31DA"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01FE5CF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641A21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8" w:space="0" w:color="auto"/>
            </w:tcBorders>
            <w:shd w:val="clear" w:color="000000" w:fill="F2F2F2"/>
            <w:noWrap/>
            <w:vAlign w:val="center"/>
            <w:hideMark/>
          </w:tcPr>
          <w:p w14:paraId="6EF2FE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FFFFFF"/>
            <w:noWrap/>
            <w:vAlign w:val="center"/>
            <w:hideMark/>
          </w:tcPr>
          <w:p w14:paraId="7B2CB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4" w:type="dxa"/>
            <w:tcBorders>
              <w:top w:val="nil"/>
              <w:left w:val="nil"/>
              <w:bottom w:val="single" w:sz="12" w:space="0" w:color="auto"/>
              <w:right w:val="single" w:sz="8" w:space="0" w:color="auto"/>
            </w:tcBorders>
            <w:shd w:val="clear" w:color="auto" w:fill="FF0000"/>
            <w:noWrap/>
            <w:vAlign w:val="center"/>
            <w:hideMark/>
          </w:tcPr>
          <w:p w14:paraId="7CC4334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4" w:type="dxa"/>
            <w:tcBorders>
              <w:top w:val="nil"/>
              <w:left w:val="nil"/>
              <w:bottom w:val="single" w:sz="12" w:space="0" w:color="auto"/>
              <w:right w:val="single" w:sz="12" w:space="0" w:color="auto"/>
            </w:tcBorders>
            <w:shd w:val="clear" w:color="000000" w:fill="FFFFFF"/>
            <w:noWrap/>
            <w:vAlign w:val="center"/>
            <w:hideMark/>
          </w:tcPr>
          <w:p w14:paraId="0DF088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D9D9D9"/>
            <w:noWrap/>
            <w:vAlign w:val="center"/>
            <w:hideMark/>
          </w:tcPr>
          <w:p w14:paraId="5FA069C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single" w:sz="8" w:space="0" w:color="auto"/>
            </w:tcBorders>
            <w:shd w:val="clear" w:color="000000" w:fill="F2F2F2"/>
            <w:noWrap/>
            <w:vAlign w:val="center"/>
            <w:hideMark/>
          </w:tcPr>
          <w:p w14:paraId="28062E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nil"/>
              <w:bottom w:val="single" w:sz="12" w:space="0" w:color="auto"/>
              <w:right w:val="single" w:sz="8" w:space="0" w:color="auto"/>
            </w:tcBorders>
            <w:shd w:val="clear" w:color="000000" w:fill="D9D9D9"/>
            <w:noWrap/>
            <w:vAlign w:val="center"/>
            <w:hideMark/>
          </w:tcPr>
          <w:p w14:paraId="1025D04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4" w:type="dxa"/>
            <w:tcBorders>
              <w:top w:val="nil"/>
              <w:left w:val="nil"/>
              <w:bottom w:val="single" w:sz="12" w:space="0" w:color="auto"/>
              <w:right w:val="single" w:sz="8" w:space="0" w:color="auto"/>
            </w:tcBorders>
            <w:shd w:val="clear" w:color="000000" w:fill="F2F2F2"/>
            <w:noWrap/>
            <w:vAlign w:val="center"/>
            <w:hideMark/>
          </w:tcPr>
          <w:p w14:paraId="15B53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4" w:type="dxa"/>
            <w:tcBorders>
              <w:top w:val="nil"/>
              <w:left w:val="nil"/>
              <w:bottom w:val="single" w:sz="12" w:space="0" w:color="auto"/>
              <w:right w:val="nil"/>
            </w:tcBorders>
            <w:shd w:val="clear" w:color="000000" w:fill="D9D9D9"/>
            <w:noWrap/>
            <w:vAlign w:val="center"/>
            <w:hideMark/>
          </w:tcPr>
          <w:p w14:paraId="635A783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20C3ED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178A17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FFFFFF"/>
            <w:noWrap/>
            <w:vAlign w:val="center"/>
            <w:hideMark/>
          </w:tcPr>
          <w:p w14:paraId="27C684A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05DAA7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12" w:space="0" w:color="auto"/>
            </w:tcBorders>
            <w:shd w:val="clear" w:color="000000" w:fill="FFFFFF"/>
            <w:noWrap/>
            <w:vAlign w:val="center"/>
            <w:hideMark/>
          </w:tcPr>
          <w:p w14:paraId="3056988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D9D9D9"/>
            <w:noWrap/>
            <w:vAlign w:val="center"/>
            <w:hideMark/>
          </w:tcPr>
          <w:p w14:paraId="052664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CE1236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8" w:space="0" w:color="auto"/>
            </w:tcBorders>
            <w:shd w:val="clear" w:color="000000" w:fill="D9D9D9"/>
            <w:noWrap/>
            <w:vAlign w:val="center"/>
            <w:hideMark/>
          </w:tcPr>
          <w:p w14:paraId="5418D2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4" w:type="dxa"/>
            <w:tcBorders>
              <w:top w:val="nil"/>
              <w:left w:val="nil"/>
              <w:bottom w:val="single" w:sz="12" w:space="0" w:color="auto"/>
              <w:right w:val="single" w:sz="8" w:space="0" w:color="auto"/>
            </w:tcBorders>
            <w:shd w:val="clear" w:color="000000" w:fill="F2F2F2"/>
            <w:noWrap/>
            <w:vAlign w:val="center"/>
            <w:hideMark/>
          </w:tcPr>
          <w:p w14:paraId="57450B4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nil"/>
            </w:tcBorders>
            <w:shd w:val="clear" w:color="000000" w:fill="D9D9D9"/>
            <w:noWrap/>
            <w:vAlign w:val="center"/>
            <w:hideMark/>
          </w:tcPr>
          <w:p w14:paraId="0ECE7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2284A50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55BC5A8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FFFFF"/>
            <w:noWrap/>
            <w:vAlign w:val="center"/>
            <w:hideMark/>
          </w:tcPr>
          <w:p w14:paraId="35E8F9F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F2F2F2"/>
            <w:noWrap/>
            <w:vAlign w:val="center"/>
            <w:hideMark/>
          </w:tcPr>
          <w:p w14:paraId="45C9DF7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12" w:space="0" w:color="auto"/>
            </w:tcBorders>
            <w:shd w:val="clear" w:color="000000" w:fill="FFFFFF"/>
            <w:noWrap/>
            <w:vAlign w:val="center"/>
            <w:hideMark/>
          </w:tcPr>
          <w:p w14:paraId="6C8F43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D9D9D9"/>
            <w:noWrap/>
            <w:vAlign w:val="center"/>
            <w:hideMark/>
          </w:tcPr>
          <w:p w14:paraId="4F17D3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6017B1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D9D9D9"/>
            <w:noWrap/>
            <w:vAlign w:val="center"/>
            <w:hideMark/>
          </w:tcPr>
          <w:p w14:paraId="07F11EF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2F2F2"/>
            <w:noWrap/>
            <w:vAlign w:val="center"/>
            <w:hideMark/>
          </w:tcPr>
          <w:p w14:paraId="483E97C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3" w:type="dxa"/>
            <w:tcBorders>
              <w:top w:val="nil"/>
              <w:left w:val="nil"/>
              <w:bottom w:val="single" w:sz="12" w:space="0" w:color="auto"/>
              <w:right w:val="nil"/>
            </w:tcBorders>
            <w:shd w:val="clear" w:color="000000" w:fill="D9D9D9"/>
            <w:noWrap/>
            <w:vAlign w:val="center"/>
            <w:hideMark/>
          </w:tcPr>
          <w:p w14:paraId="24511B7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974ED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05B95BB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FFFFF"/>
            <w:noWrap/>
            <w:vAlign w:val="center"/>
            <w:hideMark/>
          </w:tcPr>
          <w:p w14:paraId="32FF3B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F2F2F2"/>
            <w:noWrap/>
            <w:vAlign w:val="center"/>
            <w:hideMark/>
          </w:tcPr>
          <w:p w14:paraId="04A9623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12" w:space="0" w:color="auto"/>
            </w:tcBorders>
            <w:shd w:val="clear" w:color="000000" w:fill="FFFFFF"/>
            <w:noWrap/>
            <w:vAlign w:val="center"/>
            <w:hideMark/>
          </w:tcPr>
          <w:p w14:paraId="712976E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D9D9D9"/>
            <w:noWrap/>
            <w:vAlign w:val="center"/>
            <w:hideMark/>
          </w:tcPr>
          <w:p w14:paraId="5EC43C9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295616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D9D9D9"/>
            <w:noWrap/>
            <w:vAlign w:val="center"/>
            <w:hideMark/>
          </w:tcPr>
          <w:p w14:paraId="66B1855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2F2F2"/>
            <w:noWrap/>
            <w:vAlign w:val="center"/>
            <w:hideMark/>
          </w:tcPr>
          <w:p w14:paraId="4354B91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44E5FF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DC40C5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151AA4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auto" w:fill="FF0000"/>
            <w:noWrap/>
            <w:vAlign w:val="center"/>
            <w:hideMark/>
          </w:tcPr>
          <w:p w14:paraId="3A153C8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auto" w:fill="FF0000"/>
            <w:noWrap/>
            <w:vAlign w:val="center"/>
            <w:hideMark/>
          </w:tcPr>
          <w:p w14:paraId="5BC0CA4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0E1D1CE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0DEB71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1C7717A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1FD26FA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67113BC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1B2FBF7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D07D6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06680EC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610C5FE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50" w:type="dxa"/>
            <w:tcBorders>
              <w:top w:val="nil"/>
              <w:left w:val="nil"/>
              <w:bottom w:val="single" w:sz="12" w:space="0" w:color="auto"/>
              <w:right w:val="single" w:sz="8" w:space="0" w:color="auto"/>
            </w:tcBorders>
            <w:shd w:val="clear" w:color="000000" w:fill="F2F2F2"/>
            <w:noWrap/>
            <w:vAlign w:val="center"/>
            <w:hideMark/>
          </w:tcPr>
          <w:p w14:paraId="32C913A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50" w:type="dxa"/>
            <w:tcBorders>
              <w:top w:val="nil"/>
              <w:left w:val="nil"/>
              <w:bottom w:val="single" w:sz="12" w:space="0" w:color="auto"/>
              <w:right w:val="single" w:sz="12" w:space="0" w:color="auto"/>
            </w:tcBorders>
            <w:shd w:val="clear" w:color="000000" w:fill="FFFFFF"/>
            <w:noWrap/>
            <w:vAlign w:val="center"/>
            <w:hideMark/>
          </w:tcPr>
          <w:p w14:paraId="670431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r>
      <w:tr w:rsidR="008F5413" w:rsidRPr="006835F7" w14:paraId="2D0B15A7" w14:textId="77777777" w:rsidTr="00554FFE">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2753990" w14:textId="0B991EE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FFFFFF"/>
            <w:noWrap/>
            <w:vAlign w:val="bottom"/>
            <w:hideMark/>
          </w:tcPr>
          <w:p w14:paraId="062E0F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01362D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72C428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auto" w:fill="FF0000"/>
            <w:noWrap/>
            <w:vAlign w:val="bottom"/>
            <w:hideMark/>
          </w:tcPr>
          <w:p w14:paraId="6A48FE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0D46709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25947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61C2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5143C2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2F778A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1808D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266A0A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D1CBF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62EA3A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EC309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2B42E89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40E2F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D738C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34DF7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003E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3069EBD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6A88A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7EC1D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24474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2CF65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9806E3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F1115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D742C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CE18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289D2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C4AEA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5114E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A5D4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6AA2A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92A79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70FA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3F14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90C97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313F3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F6DB6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1EF564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70D58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5FFEBF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F0000"/>
            <w:noWrap/>
            <w:vAlign w:val="bottom"/>
            <w:hideMark/>
          </w:tcPr>
          <w:p w14:paraId="260D271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F0000"/>
            <w:noWrap/>
            <w:vAlign w:val="bottom"/>
            <w:hideMark/>
          </w:tcPr>
          <w:p w14:paraId="61A1A9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120093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3B1F15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3279B8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B549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FCAF5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84A74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B6BC68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0ABF82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605C5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24C83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5C6F18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11272129" w14:textId="77777777" w:rsidTr="00554FFE">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1D4A81E2" w14:textId="0C4333E0"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E6589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84F47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0472E4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auto" w:fill="FF0000"/>
            <w:noWrap/>
            <w:vAlign w:val="bottom"/>
            <w:hideMark/>
          </w:tcPr>
          <w:p w14:paraId="46A78CA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24CCA0E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9450E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9524B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52E64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FC5BF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30518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37EC7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1BC0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55C85A2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237F0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3714F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BA587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4593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0267A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444B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5A1BBC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51987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F82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7B89A0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9CFBB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15203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25716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08A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87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E48AB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4F636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448802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0DE93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5D663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CA75A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B4B10E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9D40A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69C99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0B0CF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A1DB60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0DC6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728363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5946E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F0000"/>
            <w:noWrap/>
            <w:vAlign w:val="bottom"/>
            <w:hideMark/>
          </w:tcPr>
          <w:p w14:paraId="1A5DC9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F0000"/>
            <w:noWrap/>
            <w:vAlign w:val="bottom"/>
            <w:hideMark/>
          </w:tcPr>
          <w:p w14:paraId="1B0EEF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271552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7FD33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7A407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AD2C0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36E2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EA0E1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CE784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8D8B09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BFC6E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7E353F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5BCAE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40ED3A29" w14:textId="77777777" w:rsidTr="00554FFE">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252FD90B" w14:textId="0929D572"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37A648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01457C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1B6F8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auto" w:fill="FF0000"/>
            <w:noWrap/>
            <w:vAlign w:val="bottom"/>
            <w:hideMark/>
          </w:tcPr>
          <w:p w14:paraId="4363F3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6C7B1B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49E7A2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64A61C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E95E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7F830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6771521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016626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6DFCB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1290AB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31F8D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7C8012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84B70D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35940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F7D47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43E53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60E8D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765F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E320F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419149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7DCFD0A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2883EE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86A5C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7D52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9C6C8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13AB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FB7C2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7B7DC5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38C57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A0229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FF5F2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96674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A7FAB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EE373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6CBC32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20A18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853A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C107D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FBA47C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F0000"/>
            <w:noWrap/>
            <w:vAlign w:val="bottom"/>
            <w:hideMark/>
          </w:tcPr>
          <w:p w14:paraId="085F8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F0000"/>
            <w:noWrap/>
            <w:vAlign w:val="bottom"/>
            <w:hideMark/>
          </w:tcPr>
          <w:p w14:paraId="54939A7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00FFFF"/>
            <w:noWrap/>
            <w:vAlign w:val="bottom"/>
            <w:hideMark/>
          </w:tcPr>
          <w:p w14:paraId="3D9971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9DF3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096D1A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4F5D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9726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1CA6CF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00FFFF"/>
            <w:noWrap/>
            <w:vAlign w:val="bottom"/>
            <w:hideMark/>
          </w:tcPr>
          <w:p w14:paraId="467000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51CA7D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604313E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00FFFF"/>
            <w:noWrap/>
            <w:vAlign w:val="bottom"/>
            <w:hideMark/>
          </w:tcPr>
          <w:p w14:paraId="08608E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00FFFF"/>
            <w:noWrap/>
            <w:vAlign w:val="bottom"/>
            <w:hideMark/>
          </w:tcPr>
          <w:p w14:paraId="7B427E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FFF2926"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20A41A1B"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528A51E1" w14:textId="77777777" w:rsidR="008F5413" w:rsidRPr="006835F7" w:rsidRDefault="008F5413" w:rsidP="008F5413">
            <w:pPr>
              <w:spacing w:before="0" w:line="240" w:lineRule="auto"/>
              <w:jc w:val="left"/>
              <w:rPr>
                <w:rFonts w:eastAsia="Times New Roman" w:cs="Arial"/>
                <w:szCs w:val="24"/>
                <w:lang w:eastAsia="ca-ES"/>
              </w:rPr>
            </w:pPr>
          </w:p>
        </w:tc>
        <w:tc>
          <w:tcPr>
            <w:tcW w:w="1220" w:type="dxa"/>
            <w:gridSpan w:val="5"/>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1F73F6F0"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IO</w:t>
            </w:r>
          </w:p>
        </w:tc>
        <w:tc>
          <w:tcPr>
            <w:tcW w:w="244" w:type="dxa"/>
            <w:tcBorders>
              <w:top w:val="nil"/>
              <w:left w:val="nil"/>
              <w:bottom w:val="nil"/>
              <w:right w:val="nil"/>
            </w:tcBorders>
            <w:shd w:val="clear" w:color="auto" w:fill="auto"/>
            <w:noWrap/>
            <w:vAlign w:val="bottom"/>
            <w:hideMark/>
          </w:tcPr>
          <w:p w14:paraId="3ED512A1"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244" w:type="dxa"/>
            <w:tcBorders>
              <w:top w:val="nil"/>
              <w:left w:val="nil"/>
              <w:bottom w:val="nil"/>
              <w:right w:val="nil"/>
            </w:tcBorders>
            <w:shd w:val="clear" w:color="auto" w:fill="auto"/>
            <w:noWrap/>
            <w:vAlign w:val="bottom"/>
            <w:hideMark/>
          </w:tcPr>
          <w:p w14:paraId="0F38823C"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5E8DFD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1DEE1E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E8CAB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9E94F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FC4D5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D3E0F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0F8745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940B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87B4B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D15D40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973CA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A3679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ED5F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8729F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B61112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DB5E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D69E6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88384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E4BC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1116B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5E3A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00A77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A25B0F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303A03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D2560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E7793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422D96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FA04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D9AE14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C0D54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1F98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8D8A0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F40E6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DA18B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F298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D3D12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0BED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A739B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B5EC6C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FB8B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1D6F6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47CA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38917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0316A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F16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73075B"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EEE2019"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20524A75"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6757BC10"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ADA4496"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28607A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5AE097B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75291F9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8" w:space="0" w:color="auto"/>
            </w:tcBorders>
            <w:shd w:val="clear" w:color="000000" w:fill="D9D9D9"/>
            <w:noWrap/>
            <w:vAlign w:val="center"/>
            <w:hideMark/>
          </w:tcPr>
          <w:p w14:paraId="45ADFB6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3E93BCD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12" w:space="0" w:color="auto"/>
            </w:tcBorders>
            <w:shd w:val="clear" w:color="000000" w:fill="D9D9D9"/>
            <w:noWrap/>
            <w:vAlign w:val="center"/>
            <w:hideMark/>
          </w:tcPr>
          <w:p w14:paraId="44C09D6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nil"/>
              <w:right w:val="nil"/>
            </w:tcBorders>
            <w:shd w:val="clear" w:color="auto" w:fill="auto"/>
            <w:noWrap/>
            <w:vAlign w:val="bottom"/>
            <w:hideMark/>
          </w:tcPr>
          <w:p w14:paraId="2C63910C" w14:textId="77777777" w:rsidR="008F5413" w:rsidRPr="006835F7" w:rsidRDefault="008F5413" w:rsidP="008F5413">
            <w:pPr>
              <w:spacing w:before="0" w:line="240" w:lineRule="auto"/>
              <w:jc w:val="center"/>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2C0534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7477D1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C95F0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F441A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2C5100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D03AE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14C86A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D5B0CB"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EC419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99C841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484183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A094E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D7CFC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040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1DF96A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A24B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26CE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534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89FA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69144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3B99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06FFB5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0AD2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2B66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0226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28E78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AD8D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32822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C3DA6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9DF8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53665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89427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C8820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3272B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6679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50A3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ACC4F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0BF3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6CD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36F1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DAEE4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2DC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08A10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157A2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B2A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A849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0C754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5FCF4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42A56FC"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05A101"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BD6ACB2" w14:textId="24EE2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65ABFE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247E7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B939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81F84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D9D9D9"/>
            <w:noWrap/>
            <w:vAlign w:val="bottom"/>
            <w:hideMark/>
          </w:tcPr>
          <w:p w14:paraId="0C3524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6DC05FAB"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8230E3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E45D5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DECA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014D4E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399C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F39C0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9E82C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0BD3E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9CDF77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9AD4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7C928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B366FC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26B783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EFBC0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0D67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570F0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E7AB9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AFE22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4DC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E09E4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832EE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AAE8F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AB873D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41FC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83163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96B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DD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1BF2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2CFE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35CAF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B9316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AA743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3A77B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0F97C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3F51A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02CB77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6CF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C143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414D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5477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7CBC1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04794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12C8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C9C795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9E6C56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2F19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FF33C3"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B716D78"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981862F"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12A0E1D5"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37FE545E" w14:textId="60007F0B"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2F76C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F8D0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C5B8F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F8DF2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D9D9D9"/>
            <w:noWrap/>
            <w:vAlign w:val="bottom"/>
            <w:hideMark/>
          </w:tcPr>
          <w:p w14:paraId="438B9E2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5E3E6E25"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C145B9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40A2A4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0607F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6C84D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3029F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C6625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CB852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4BFFE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CA4D4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69B019"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95BA4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218E25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AF9F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94919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1A3140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43D1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C6BC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45319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C8CBED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81BB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0DCFA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6E43E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3969E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A1716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8611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02C0E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AEFA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4D9E84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B1451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B42D8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43EB1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9E90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269C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249479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04D5C3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70EA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592B3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DC29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3AE19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ECA6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DAA74B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F4D96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757F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46CF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9594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713C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2D61D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3810374C"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1263A8B"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A3B950"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1045B1B" w14:textId="0E16A0D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00FFFF"/>
            <w:noWrap/>
            <w:vAlign w:val="bottom"/>
            <w:hideMark/>
          </w:tcPr>
          <w:p w14:paraId="5F27F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1AB637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5B8BFC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246FF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00FFFF"/>
            <w:noWrap/>
            <w:vAlign w:val="bottom"/>
            <w:hideMark/>
          </w:tcPr>
          <w:p w14:paraId="77B535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7DD96F16"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9878A3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FCE37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25839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B3718D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BC0E5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2238BA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8B0EC4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664D6C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59158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3EDD14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82B0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1B8A1F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32B62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61DDD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877EB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15A3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534F23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3D4E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F562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DEA0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CEEDD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86647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C8CE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9A36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82A393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E12BC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75A1B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6EC80B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1307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2518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1D25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339C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142C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0AB8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4668D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D5178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95E4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75F5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475A2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596C5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39F3DF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F193B8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0E254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B8F03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E3EBC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DA33C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0109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6C3F9B4"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74F5605" w14:textId="77777777" w:rsidR="008F5413" w:rsidRPr="006835F7" w:rsidRDefault="008F5413" w:rsidP="00773E81">
            <w:pPr>
              <w:keepNext/>
              <w:spacing w:before="0" w:line="240" w:lineRule="auto"/>
              <w:jc w:val="left"/>
              <w:rPr>
                <w:rFonts w:eastAsia="Times New Roman" w:cs="Arial"/>
                <w:szCs w:val="24"/>
                <w:lang w:eastAsia="ca-ES"/>
              </w:rPr>
            </w:pPr>
          </w:p>
        </w:tc>
      </w:tr>
    </w:tbl>
    <w:p w14:paraId="765D5AF0" w14:textId="4AF57F44" w:rsidR="00773E81" w:rsidRPr="006835F7" w:rsidRDefault="00773E81" w:rsidP="00773E81">
      <w:pPr>
        <w:pStyle w:val="Llegenda"/>
      </w:pPr>
      <w:bookmarkStart w:id="91" w:name="_Toc63454871"/>
      <w:r w:rsidRPr="006835F7">
        <w:t xml:space="preserve">Tabla </w:t>
      </w:r>
      <w:r w:rsidR="00554FFE" w:rsidRPr="006835F7">
        <w:fldChar w:fldCharType="begin"/>
      </w:r>
      <w:r w:rsidR="00554FFE" w:rsidRPr="006835F7">
        <w:instrText xml:space="preserve"> STYLEREF 1 \s </w:instrText>
      </w:r>
      <w:r w:rsidR="00554FFE" w:rsidRPr="006835F7">
        <w:fldChar w:fldCharType="separate"/>
      </w:r>
      <w:r w:rsidR="0036044E">
        <w:rPr>
          <w:noProof/>
        </w:rPr>
        <w:t>5</w:t>
      </w:r>
      <w:r w:rsidR="00554FFE" w:rsidRPr="006835F7">
        <w:fldChar w:fldCharType="end"/>
      </w:r>
      <w:r w:rsidR="00554FFE" w:rsidRPr="006835F7">
        <w:t>.</w:t>
      </w:r>
      <w:r w:rsidR="00554FFE" w:rsidRPr="006835F7">
        <w:fldChar w:fldCharType="begin"/>
      </w:r>
      <w:r w:rsidR="00554FFE" w:rsidRPr="006835F7">
        <w:instrText xml:space="preserve"> SEQ Tabla \* ARABIC \s 1 </w:instrText>
      </w:r>
      <w:r w:rsidR="00554FFE" w:rsidRPr="006835F7">
        <w:fldChar w:fldCharType="separate"/>
      </w:r>
      <w:r w:rsidR="0036044E">
        <w:rPr>
          <w:noProof/>
        </w:rPr>
        <w:t>1</w:t>
      </w:r>
      <w:r w:rsidR="00554FFE" w:rsidRPr="006835F7">
        <w:fldChar w:fldCharType="end"/>
      </w:r>
      <w:r w:rsidRPr="006835F7">
        <w:t>: Cronograma de la documentación</w:t>
      </w:r>
      <w:bookmarkEnd w:id="91"/>
    </w:p>
    <w:p w14:paraId="00D847C6" w14:textId="77777777" w:rsidR="00554FFE" w:rsidRPr="006835F7" w:rsidRDefault="00554FFE" w:rsidP="00554FFE"/>
    <w:p w14:paraId="5208C176" w14:textId="77777777" w:rsidR="00554FFE" w:rsidRPr="006835F7" w:rsidRDefault="00554FFE" w:rsidP="00554FFE">
      <w:pPr>
        <w:sectPr w:rsidR="00554FFE" w:rsidRPr="006835F7" w:rsidSect="008F5413">
          <w:pgSz w:w="16838" w:h="11906" w:orient="landscape" w:code="9"/>
          <w:pgMar w:top="1418" w:right="1701" w:bottom="1418" w:left="1418" w:header="709" w:footer="709" w:gutter="284"/>
          <w:cols w:space="708"/>
          <w:docGrid w:linePitch="360"/>
        </w:sectPr>
      </w:pPr>
    </w:p>
    <w:p w14:paraId="70083C89" w14:textId="77777777" w:rsidR="00554FFE" w:rsidRDefault="00C23BFB" w:rsidP="00554FFE">
      <w:pPr>
        <w:rPr>
          <w:rFonts w:eastAsia="Times New Roman"/>
          <w:lang w:eastAsia="ca-ES"/>
        </w:rPr>
      </w:pPr>
      <w:r>
        <w:lastRenderedPageBreak/>
        <w:t xml:space="preserve">A continuación, se verá el cronograma del producto.  De la misma manera que el cronograma de la documentación, </w:t>
      </w:r>
      <w:r>
        <w:rPr>
          <w:rFonts w:eastAsia="Times New Roman"/>
          <w:lang w:eastAsia="ca-ES"/>
        </w:rPr>
        <w:t>los días que están marcados en rojo, corresponden a la fecha límite de los hitos que se han mencionado en el subapartado anterior, llamado metodología del producto.</w:t>
      </w:r>
    </w:p>
    <w:p w14:paraId="103CB737" w14:textId="18E90D1E" w:rsidR="00A11782" w:rsidRDefault="00A11782" w:rsidP="00A11782">
      <w:pPr>
        <w:rPr>
          <w:rFonts w:eastAsia="Times New Roman"/>
          <w:lang w:eastAsia="ca-ES"/>
        </w:rPr>
      </w:pPr>
      <w:r>
        <w:rPr>
          <w:rFonts w:eastAsia="Times New Roman"/>
          <w:lang w:eastAsia="ca-ES"/>
        </w:rPr>
        <w:t>Para que se entienda bien el cronograma, seguidamente se explicarán el significado de las letras que hay en la derecha:</w:t>
      </w:r>
    </w:p>
    <w:p w14:paraId="249A9CDF" w14:textId="3FA8FAF6" w:rsidR="00A11782" w:rsidRDefault="00A11782" w:rsidP="00A11782">
      <w:pPr>
        <w:pStyle w:val="Pargrafdellista"/>
        <w:numPr>
          <w:ilvl w:val="0"/>
          <w:numId w:val="33"/>
        </w:numPr>
        <w:rPr>
          <w:rFonts w:eastAsia="Times New Roman"/>
          <w:lang w:eastAsia="ca-ES"/>
        </w:rPr>
      </w:pPr>
      <w:r>
        <w:rPr>
          <w:rFonts w:eastAsia="Times New Roman"/>
          <w:lang w:eastAsia="ca-ES"/>
        </w:rPr>
        <w:t>Diseño:</w:t>
      </w:r>
    </w:p>
    <w:p w14:paraId="50B078A5" w14:textId="7EC8F7F0" w:rsidR="00A11782" w:rsidRPr="007F027C" w:rsidRDefault="00A11782" w:rsidP="00A11782">
      <w:pPr>
        <w:pStyle w:val="Pargrafdellista"/>
        <w:numPr>
          <w:ilvl w:val="1"/>
          <w:numId w:val="33"/>
        </w:numPr>
        <w:rPr>
          <w:rFonts w:eastAsia="Times New Roman"/>
          <w:lang w:val="en-US" w:eastAsia="ca-ES"/>
        </w:rPr>
      </w:pPr>
      <w:r w:rsidRPr="007F027C">
        <w:rPr>
          <w:rFonts w:eastAsia="Times New Roman"/>
          <w:lang w:val="en-US" w:eastAsia="ca-ES"/>
        </w:rPr>
        <w:t xml:space="preserve">GDD: </w:t>
      </w:r>
      <w:r w:rsidRPr="007F027C">
        <w:rPr>
          <w:rFonts w:eastAsia="Times New Roman"/>
          <w:i/>
          <w:iCs/>
          <w:lang w:val="en-US" w:eastAsia="ca-ES"/>
        </w:rPr>
        <w:t xml:space="preserve">Game Design Document </w:t>
      </w:r>
      <w:r w:rsidRPr="007F027C">
        <w:rPr>
          <w:rFonts w:eastAsia="Times New Roman" w:cs="Arial"/>
          <w:lang w:val="en-US" w:eastAsia="ca-ES"/>
        </w:rPr>
        <w:t>≈</w:t>
      </w:r>
      <w:r w:rsidR="007F027C" w:rsidRPr="007F027C">
        <w:rPr>
          <w:rFonts w:eastAsia="Times New Roman" w:cs="Arial"/>
          <w:lang w:val="en-US" w:eastAsia="ca-ES"/>
        </w:rPr>
        <w:t xml:space="preserve"> 10 h</w:t>
      </w:r>
    </w:p>
    <w:p w14:paraId="2D83B329" w14:textId="2B7C46EF" w:rsidR="00A11782" w:rsidRDefault="00A11782" w:rsidP="00A11782">
      <w:pPr>
        <w:pStyle w:val="Pargrafdellista"/>
        <w:numPr>
          <w:ilvl w:val="1"/>
          <w:numId w:val="33"/>
        </w:numPr>
        <w:rPr>
          <w:rFonts w:eastAsia="Times New Roman"/>
          <w:lang w:eastAsia="ca-ES"/>
        </w:rPr>
      </w:pPr>
      <w:r>
        <w:rPr>
          <w:rFonts w:eastAsia="Times New Roman"/>
          <w:lang w:eastAsia="ca-ES"/>
        </w:rPr>
        <w:t>UMLC: UML del Cliente</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3CC63BCE" w14:textId="47734073" w:rsidR="00A11782" w:rsidRPr="00A11782" w:rsidRDefault="00A11782" w:rsidP="00A11782">
      <w:pPr>
        <w:pStyle w:val="Pargrafdellista"/>
        <w:numPr>
          <w:ilvl w:val="1"/>
          <w:numId w:val="33"/>
        </w:numPr>
        <w:rPr>
          <w:rFonts w:eastAsia="Times New Roman"/>
          <w:lang w:eastAsia="ca-ES"/>
        </w:rPr>
      </w:pPr>
      <w:r>
        <w:rPr>
          <w:rFonts w:eastAsia="Times New Roman"/>
          <w:lang w:eastAsia="ca-ES"/>
        </w:rPr>
        <w:t>UMLS:</w:t>
      </w:r>
      <w:r w:rsidRPr="00A11782">
        <w:rPr>
          <w:rFonts w:eastAsia="Times New Roman"/>
          <w:lang w:eastAsia="ca-ES"/>
        </w:rPr>
        <w:t xml:space="preserve"> </w:t>
      </w:r>
      <w:r>
        <w:rPr>
          <w:rFonts w:eastAsia="Times New Roman"/>
          <w:lang w:eastAsia="ca-ES"/>
        </w:rPr>
        <w:t>UML del Servidor</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6 h</w:t>
      </w:r>
    </w:p>
    <w:p w14:paraId="70D90EE6" w14:textId="59B9F96B" w:rsidR="00A11782" w:rsidRDefault="00A11782" w:rsidP="00A11782">
      <w:pPr>
        <w:pStyle w:val="Pargrafdellista"/>
        <w:numPr>
          <w:ilvl w:val="1"/>
          <w:numId w:val="33"/>
        </w:numPr>
        <w:rPr>
          <w:rFonts w:eastAsia="Times New Roman"/>
          <w:lang w:eastAsia="ca-ES"/>
        </w:rPr>
      </w:pPr>
      <w:r>
        <w:rPr>
          <w:rFonts w:eastAsia="Times New Roman"/>
          <w:lang w:eastAsia="ca-ES"/>
        </w:rPr>
        <w:t>ERD: Esquema relacional de la base de datos</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2857EEE9" w14:textId="094C56DA" w:rsidR="00A11782" w:rsidRDefault="00A11782" w:rsidP="00A11782">
      <w:pPr>
        <w:pStyle w:val="Pargrafdellista"/>
        <w:numPr>
          <w:ilvl w:val="0"/>
          <w:numId w:val="33"/>
        </w:numPr>
        <w:rPr>
          <w:rFonts w:eastAsia="Times New Roman"/>
          <w:lang w:eastAsia="ca-ES"/>
        </w:rPr>
      </w:pPr>
      <w:r>
        <w:rPr>
          <w:rFonts w:eastAsia="Times New Roman"/>
          <w:lang w:eastAsia="ca-ES"/>
        </w:rPr>
        <w:t>Cliente:</w:t>
      </w:r>
    </w:p>
    <w:p w14:paraId="50AC933B" w14:textId="7A5788CB" w:rsidR="00A11782" w:rsidRDefault="00A11782" w:rsidP="00A11782">
      <w:pPr>
        <w:pStyle w:val="Pargrafdellista"/>
        <w:numPr>
          <w:ilvl w:val="1"/>
          <w:numId w:val="33"/>
        </w:numPr>
        <w:rPr>
          <w:rFonts w:eastAsia="Times New Roman"/>
          <w:lang w:eastAsia="ca-ES"/>
        </w:rPr>
      </w:pPr>
      <w:r>
        <w:rPr>
          <w:rFonts w:eastAsia="Times New Roman"/>
          <w:lang w:eastAsia="ca-ES"/>
        </w:rPr>
        <w:t>CV</w:t>
      </w:r>
      <w:r w:rsidR="007F027C">
        <w:rPr>
          <w:rFonts w:eastAsia="Times New Roman"/>
          <w:lang w:eastAsia="ca-ES"/>
        </w:rPr>
        <w:t>: Controlador del vehículo</w:t>
      </w:r>
      <w:r w:rsidR="007F027C">
        <w:rPr>
          <w:rFonts w:eastAsia="Times New Roman"/>
          <w:i/>
          <w:iCs/>
          <w:lang w:eastAsia="ca-ES"/>
        </w:rPr>
        <w:t xml:space="preserve"> </w:t>
      </w:r>
      <w:r w:rsidR="007F027C">
        <w:rPr>
          <w:rFonts w:eastAsia="Times New Roman" w:cs="Arial"/>
          <w:lang w:eastAsia="ca-ES"/>
        </w:rPr>
        <w:t xml:space="preserve">≈ </w:t>
      </w:r>
      <w:r w:rsidR="006F17BA">
        <w:rPr>
          <w:rFonts w:eastAsia="Times New Roman" w:cs="Arial"/>
          <w:lang w:eastAsia="ca-ES"/>
        </w:rPr>
        <w:t>15 h</w:t>
      </w:r>
    </w:p>
    <w:p w14:paraId="3BBE4CCE" w14:textId="1C5169E0" w:rsidR="00A11782" w:rsidRDefault="00A11782" w:rsidP="00A11782">
      <w:pPr>
        <w:pStyle w:val="Pargrafdellista"/>
        <w:numPr>
          <w:ilvl w:val="1"/>
          <w:numId w:val="33"/>
        </w:numPr>
        <w:rPr>
          <w:rFonts w:eastAsia="Times New Roman"/>
          <w:lang w:eastAsia="ca-ES"/>
        </w:rPr>
      </w:pPr>
      <w:r>
        <w:rPr>
          <w:rFonts w:eastAsia="Times New Roman"/>
          <w:lang w:eastAsia="ca-ES"/>
        </w:rPr>
        <w:t>RJ</w:t>
      </w:r>
      <w:r w:rsidR="007F027C">
        <w:rPr>
          <w:rFonts w:eastAsia="Times New Roman"/>
          <w:lang w:eastAsia="ca-ES"/>
        </w:rPr>
        <w:t>: Reglas del juego</w:t>
      </w:r>
      <w:r w:rsidR="007F027C" w:rsidRPr="007F027C">
        <w:rPr>
          <w:rFonts w:eastAsia="Times New Roman"/>
          <w:lang w:eastAsia="ca-ES"/>
        </w:rPr>
        <w:t xml:space="preserve"> </w:t>
      </w:r>
      <w:r w:rsidR="007F027C" w:rsidRPr="007F027C">
        <w:rPr>
          <w:rFonts w:eastAsia="Times New Roman" w:cs="Arial"/>
          <w:lang w:eastAsia="ca-ES"/>
        </w:rPr>
        <w:t>≈</w:t>
      </w:r>
      <w:r w:rsidR="006F17BA">
        <w:rPr>
          <w:rFonts w:eastAsia="Times New Roman" w:cs="Arial"/>
          <w:lang w:eastAsia="ca-ES"/>
        </w:rPr>
        <w:t xml:space="preserve"> 15 h</w:t>
      </w:r>
    </w:p>
    <w:p w14:paraId="213921B1" w14:textId="6E774C63" w:rsidR="00A11782" w:rsidRDefault="00A11782" w:rsidP="00A11782">
      <w:pPr>
        <w:pStyle w:val="Pargrafdellista"/>
        <w:numPr>
          <w:ilvl w:val="1"/>
          <w:numId w:val="33"/>
        </w:numPr>
        <w:rPr>
          <w:rFonts w:eastAsia="Times New Roman"/>
          <w:lang w:eastAsia="ca-ES"/>
        </w:rPr>
      </w:pPr>
      <w:r>
        <w:rPr>
          <w:rFonts w:eastAsia="Times New Roman"/>
          <w:lang w:eastAsia="ca-ES"/>
        </w:rPr>
        <w:t>GUI</w:t>
      </w:r>
      <w:r w:rsidR="007F027C">
        <w:rPr>
          <w:rFonts w:eastAsia="Times New Roman"/>
          <w:lang w:eastAsia="ca-ES"/>
        </w:rPr>
        <w:t>: Interfaz gráfica de usuari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25308695" w14:textId="396ACE61" w:rsidR="00A11782" w:rsidRDefault="00A11782" w:rsidP="00A11782">
      <w:pPr>
        <w:pStyle w:val="Pargrafdellista"/>
        <w:numPr>
          <w:ilvl w:val="1"/>
          <w:numId w:val="33"/>
        </w:numPr>
        <w:rPr>
          <w:rFonts w:eastAsia="Times New Roman"/>
          <w:lang w:eastAsia="ca-ES"/>
        </w:rPr>
      </w:pPr>
      <w:r>
        <w:rPr>
          <w:rFonts w:eastAsia="Times New Roman"/>
          <w:lang w:eastAsia="ca-ES"/>
        </w:rPr>
        <w:t>IA</w:t>
      </w:r>
      <w:r w:rsidR="007F027C">
        <w:rPr>
          <w:rFonts w:eastAsia="Times New Roman"/>
          <w:lang w:eastAsia="ca-ES"/>
        </w:rPr>
        <w:t>: Inteligencia artificial</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63 h</w:t>
      </w:r>
    </w:p>
    <w:p w14:paraId="3A73B330" w14:textId="5581612E" w:rsidR="00A11782" w:rsidRDefault="00A11782" w:rsidP="00A11782">
      <w:pPr>
        <w:pStyle w:val="Pargrafdellista"/>
        <w:numPr>
          <w:ilvl w:val="1"/>
          <w:numId w:val="33"/>
        </w:numPr>
        <w:rPr>
          <w:rFonts w:eastAsia="Times New Roman"/>
          <w:lang w:eastAsia="ca-ES"/>
        </w:rPr>
      </w:pPr>
      <w:r>
        <w:rPr>
          <w:rFonts w:eastAsia="Times New Roman"/>
          <w:lang w:eastAsia="ca-ES"/>
        </w:rPr>
        <w:t>O</w:t>
      </w:r>
      <w:r w:rsidR="007F027C">
        <w:rPr>
          <w:rFonts w:eastAsia="Times New Roman"/>
          <w:lang w:eastAsia="ca-ES"/>
        </w:rPr>
        <w:t>: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0h</w:t>
      </w:r>
    </w:p>
    <w:p w14:paraId="08AA28EC" w14:textId="45793C90" w:rsidR="00A11782" w:rsidRDefault="00A11782" w:rsidP="00A11782">
      <w:pPr>
        <w:pStyle w:val="Pargrafdellista"/>
        <w:numPr>
          <w:ilvl w:val="0"/>
          <w:numId w:val="33"/>
        </w:numPr>
        <w:rPr>
          <w:rFonts w:eastAsia="Times New Roman"/>
          <w:lang w:eastAsia="ca-ES"/>
        </w:rPr>
      </w:pPr>
      <w:r w:rsidRPr="00A11782">
        <w:rPr>
          <w:rFonts w:eastAsia="Times New Roman"/>
          <w:i/>
          <w:iCs/>
          <w:lang w:eastAsia="ca-ES"/>
        </w:rPr>
        <w:t>Server</w:t>
      </w:r>
      <w:r>
        <w:rPr>
          <w:rStyle w:val="Refernciadenotaapeudepgina"/>
          <w:rFonts w:eastAsia="Times New Roman"/>
          <w:lang w:eastAsia="ca-ES"/>
        </w:rPr>
        <w:footnoteReference w:id="1"/>
      </w:r>
      <w:r>
        <w:rPr>
          <w:rFonts w:eastAsia="Times New Roman"/>
          <w:lang w:eastAsia="ca-ES"/>
        </w:rPr>
        <w:t>:</w:t>
      </w:r>
    </w:p>
    <w:p w14:paraId="57154038" w14:textId="239FA2B2" w:rsidR="00A11782" w:rsidRDefault="00A11782" w:rsidP="00A11782">
      <w:pPr>
        <w:pStyle w:val="Pargrafdellista"/>
        <w:numPr>
          <w:ilvl w:val="1"/>
          <w:numId w:val="33"/>
        </w:numPr>
        <w:rPr>
          <w:rFonts w:eastAsia="Times New Roman"/>
          <w:lang w:eastAsia="ca-ES"/>
        </w:rPr>
      </w:pPr>
      <w:r>
        <w:rPr>
          <w:rFonts w:eastAsia="Times New Roman"/>
          <w:lang w:eastAsia="ca-ES"/>
        </w:rPr>
        <w:t>BD</w:t>
      </w:r>
      <w:r w:rsidR="007F027C">
        <w:rPr>
          <w:rFonts w:eastAsia="Times New Roman"/>
          <w:lang w:eastAsia="ca-ES"/>
        </w:rPr>
        <w:t>: Base de da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24046EB0" w14:textId="3A2C4933" w:rsidR="00A11782" w:rsidRDefault="00A11782" w:rsidP="00A11782">
      <w:pPr>
        <w:pStyle w:val="Pargrafdellista"/>
        <w:numPr>
          <w:ilvl w:val="1"/>
          <w:numId w:val="33"/>
        </w:numPr>
        <w:rPr>
          <w:rFonts w:eastAsia="Times New Roman"/>
          <w:lang w:eastAsia="ca-ES"/>
        </w:rPr>
      </w:pPr>
      <w:r>
        <w:rPr>
          <w:rFonts w:eastAsia="Times New Roman"/>
          <w:lang w:eastAsia="ca-ES"/>
        </w:rPr>
        <w:t>IJ</w:t>
      </w:r>
      <w:r w:rsidR="007F027C">
        <w:rPr>
          <w:rFonts w:eastAsia="Times New Roman"/>
          <w:lang w:eastAsia="ca-ES"/>
        </w:rPr>
        <w:t>: Instancia del jueg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72 h</w:t>
      </w:r>
    </w:p>
    <w:p w14:paraId="549212FC" w14:textId="1969E83C" w:rsidR="00A11782" w:rsidRDefault="00A11782" w:rsidP="00A11782">
      <w:pPr>
        <w:pStyle w:val="Pargrafdellista"/>
        <w:numPr>
          <w:ilvl w:val="1"/>
          <w:numId w:val="33"/>
        </w:numPr>
        <w:rPr>
          <w:rFonts w:eastAsia="Times New Roman"/>
          <w:lang w:eastAsia="ca-ES"/>
        </w:rPr>
      </w:pPr>
      <w:r>
        <w:rPr>
          <w:rFonts w:eastAsia="Times New Roman"/>
          <w:lang w:eastAsia="ca-ES"/>
        </w:rPr>
        <w:t>API</w:t>
      </w:r>
      <w:r w:rsidR="007F027C">
        <w:rPr>
          <w:rFonts w:eastAsia="Times New Roman"/>
          <w:lang w:eastAsia="ca-ES"/>
        </w:rPr>
        <w:t>: Crear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4168C231" w14:textId="793E71F3" w:rsidR="00A11782" w:rsidRDefault="00A11782" w:rsidP="00A11782">
      <w:pPr>
        <w:pStyle w:val="Pargrafdellista"/>
        <w:numPr>
          <w:ilvl w:val="0"/>
          <w:numId w:val="33"/>
        </w:numPr>
        <w:rPr>
          <w:rFonts w:eastAsia="Times New Roman"/>
          <w:lang w:eastAsia="ca-ES"/>
        </w:rPr>
      </w:pPr>
      <w:r>
        <w:rPr>
          <w:rFonts w:eastAsia="Times New Roman"/>
          <w:lang w:eastAsia="ca-ES"/>
        </w:rPr>
        <w:t>Multijugador:</w:t>
      </w:r>
    </w:p>
    <w:p w14:paraId="6BA66618" w14:textId="1B7108EC" w:rsidR="00A11782" w:rsidRDefault="00A11782" w:rsidP="00A11782">
      <w:pPr>
        <w:pStyle w:val="Pargrafdellista"/>
        <w:numPr>
          <w:ilvl w:val="1"/>
          <w:numId w:val="33"/>
        </w:numPr>
        <w:rPr>
          <w:rFonts w:eastAsia="Times New Roman"/>
          <w:lang w:eastAsia="ca-ES"/>
        </w:rPr>
      </w:pPr>
      <w:r>
        <w:rPr>
          <w:rFonts w:eastAsia="Times New Roman"/>
          <w:lang w:eastAsia="ca-ES"/>
        </w:rPr>
        <w:t>CAPI:</w:t>
      </w:r>
      <w:r w:rsidR="007F027C">
        <w:rPr>
          <w:rFonts w:eastAsia="Times New Roman"/>
          <w:lang w:eastAsia="ca-ES"/>
        </w:rPr>
        <w:t xml:space="preserve"> Comunicarse con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3B3D3C66" w14:textId="20C91201" w:rsidR="00A11782" w:rsidRDefault="00A11782" w:rsidP="00A11782">
      <w:pPr>
        <w:pStyle w:val="Pargrafdellista"/>
        <w:numPr>
          <w:ilvl w:val="1"/>
          <w:numId w:val="33"/>
        </w:numPr>
        <w:rPr>
          <w:rFonts w:eastAsia="Times New Roman"/>
          <w:lang w:eastAsia="ca-ES"/>
        </w:rPr>
      </w:pPr>
      <w:r>
        <w:rPr>
          <w:rFonts w:eastAsia="Times New Roman"/>
          <w:lang w:eastAsia="ca-ES"/>
        </w:rPr>
        <w:t>MM:</w:t>
      </w:r>
      <w:r w:rsidR="007F027C">
        <w:rPr>
          <w:rFonts w:eastAsia="Times New Roman"/>
          <w:lang w:eastAsia="ca-ES"/>
        </w:rPr>
        <w:t xml:space="preserve"> </w:t>
      </w:r>
      <w:r w:rsidR="007F027C" w:rsidRPr="007F027C">
        <w:rPr>
          <w:rFonts w:eastAsia="Times New Roman"/>
          <w:i/>
          <w:iCs/>
          <w:lang w:eastAsia="ca-ES"/>
        </w:rPr>
        <w:t>Matchmaking</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0 h</w:t>
      </w:r>
    </w:p>
    <w:p w14:paraId="39B9FD01" w14:textId="4DDED962" w:rsidR="00A11782" w:rsidRDefault="00A11782" w:rsidP="00A11782">
      <w:pPr>
        <w:pStyle w:val="Pargrafdellista"/>
        <w:numPr>
          <w:ilvl w:val="1"/>
          <w:numId w:val="33"/>
        </w:numPr>
        <w:rPr>
          <w:rFonts w:eastAsia="Times New Roman"/>
          <w:lang w:eastAsia="ca-ES"/>
        </w:rPr>
      </w:pPr>
      <w:r>
        <w:rPr>
          <w:rFonts w:eastAsia="Times New Roman"/>
          <w:lang w:eastAsia="ca-ES"/>
        </w:rPr>
        <w:t>MJ:</w:t>
      </w:r>
      <w:r w:rsidR="007F027C">
        <w:rPr>
          <w:rFonts w:eastAsia="Times New Roman"/>
          <w:lang w:eastAsia="ca-ES"/>
        </w:rPr>
        <w:t xml:space="preserve"> Movimiento de los jugad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8 h</w:t>
      </w:r>
    </w:p>
    <w:p w14:paraId="34D4F9CD" w14:textId="33195576" w:rsidR="00A11782" w:rsidRDefault="00A11782" w:rsidP="00A11782">
      <w:pPr>
        <w:pStyle w:val="Pargrafdellista"/>
        <w:numPr>
          <w:ilvl w:val="1"/>
          <w:numId w:val="33"/>
        </w:numPr>
        <w:rPr>
          <w:rFonts w:eastAsia="Times New Roman"/>
          <w:lang w:eastAsia="ca-ES"/>
        </w:rPr>
      </w:pPr>
      <w:r>
        <w:rPr>
          <w:rFonts w:eastAsia="Times New Roman"/>
          <w:lang w:eastAsia="ca-ES"/>
        </w:rPr>
        <w:t>LO:</w:t>
      </w:r>
      <w:r w:rsidR="007F027C">
        <w:rPr>
          <w:rFonts w:eastAsia="Times New Roman"/>
          <w:lang w:eastAsia="ca-ES"/>
        </w:rPr>
        <w:t xml:space="preserve"> Lanzar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54BAAABE" w14:textId="77FE4C4B" w:rsidR="00A11782" w:rsidRDefault="00A11782" w:rsidP="00A11782">
      <w:pPr>
        <w:pStyle w:val="Pargrafdellista"/>
        <w:numPr>
          <w:ilvl w:val="1"/>
          <w:numId w:val="33"/>
        </w:numPr>
        <w:rPr>
          <w:rFonts w:eastAsia="Times New Roman"/>
          <w:lang w:eastAsia="ca-ES"/>
        </w:rPr>
      </w:pPr>
      <w:r>
        <w:rPr>
          <w:rFonts w:eastAsia="Times New Roman"/>
          <w:lang w:eastAsia="ca-ES"/>
        </w:rPr>
        <w:t>SE:</w:t>
      </w:r>
      <w:r w:rsidR="007F027C">
        <w:rPr>
          <w:rFonts w:eastAsia="Times New Roman"/>
          <w:lang w:eastAsia="ca-ES"/>
        </w:rPr>
        <w:t xml:space="preserve"> Solucionar err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96 h</w:t>
      </w:r>
    </w:p>
    <w:p w14:paraId="2D03CB1D" w14:textId="134BFCEB" w:rsidR="00A11782" w:rsidRPr="006F17BA" w:rsidRDefault="00A11782" w:rsidP="00A11782">
      <w:pPr>
        <w:pStyle w:val="Pargrafdellista"/>
        <w:numPr>
          <w:ilvl w:val="1"/>
          <w:numId w:val="33"/>
        </w:numPr>
        <w:rPr>
          <w:rFonts w:eastAsia="Times New Roman"/>
          <w:lang w:eastAsia="ca-ES"/>
        </w:rPr>
      </w:pPr>
      <w:r>
        <w:rPr>
          <w:rFonts w:eastAsia="Times New Roman"/>
          <w:lang w:eastAsia="ca-ES"/>
        </w:rPr>
        <w:t>B:</w:t>
      </w:r>
      <w:r w:rsidR="007F027C">
        <w:rPr>
          <w:rFonts w:eastAsia="Times New Roman"/>
          <w:lang w:eastAsia="ca-ES"/>
        </w:rPr>
        <w:t xml:space="preserve"> </w:t>
      </w:r>
      <w:proofErr w:type="spellStart"/>
      <w:r w:rsidR="007F027C" w:rsidRPr="007F027C">
        <w:rPr>
          <w:rFonts w:eastAsia="Times New Roman"/>
          <w:i/>
          <w:iCs/>
          <w:lang w:eastAsia="ca-ES"/>
        </w:rPr>
        <w:t>Bots</w:t>
      </w:r>
      <w:proofErr w:type="spellEnd"/>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5BD761E8" w14:textId="044D8569" w:rsidR="00A11782" w:rsidRPr="00A11782" w:rsidRDefault="00A11782" w:rsidP="00A11782">
      <w:pPr>
        <w:pStyle w:val="Pargrafdellista"/>
        <w:rPr>
          <w:rFonts w:eastAsia="Times New Roman"/>
          <w:lang w:eastAsia="ca-ES"/>
        </w:rPr>
        <w:sectPr w:rsidR="00A11782" w:rsidRPr="00A11782" w:rsidSect="00554FFE">
          <w:pgSz w:w="11906" w:h="16838" w:code="9"/>
          <w:pgMar w:top="1701" w:right="1418" w:bottom="1418" w:left="1418" w:header="709" w:footer="709" w:gutter="284"/>
          <w:cols w:space="708"/>
          <w:docGrid w:linePitch="360"/>
        </w:sectPr>
      </w:pPr>
    </w:p>
    <w:tbl>
      <w:tblPr>
        <w:tblW w:w="0" w:type="auto"/>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A11782" w14:paraId="5A3BDAB3"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77A7D656" w14:textId="77777777" w:rsidR="007F027C" w:rsidRPr="00A11782" w:rsidRDefault="007F027C" w:rsidP="00A11782">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vAlign w:val="center"/>
            <w:hideMark/>
          </w:tcPr>
          <w:p w14:paraId="7CD6912F" w14:textId="77777777" w:rsidR="007F027C" w:rsidRPr="00A11782" w:rsidRDefault="007F027C" w:rsidP="00A11782">
            <w:pPr>
              <w:spacing w:before="0" w:line="240" w:lineRule="auto"/>
              <w:jc w:val="left"/>
              <w:rPr>
                <w:rFonts w:ascii="Times New Roman" w:eastAsia="Times New Roman" w:hAnsi="Times New Roman" w:cs="Times New Roman"/>
                <w:sz w:val="20"/>
                <w:szCs w:val="20"/>
                <w:lang w:val="ca-ES" w:eastAsia="ca-ES"/>
              </w:rPr>
            </w:pPr>
          </w:p>
        </w:tc>
        <w:tc>
          <w:tcPr>
            <w:tcW w:w="908" w:type="dxa"/>
            <w:gridSpan w:val="4"/>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E8CB73A" w14:textId="2AAE658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CIEM</w:t>
            </w:r>
          </w:p>
        </w:tc>
        <w:tc>
          <w:tcPr>
            <w:tcW w:w="4767" w:type="dxa"/>
            <w:gridSpan w:val="21"/>
            <w:tcBorders>
              <w:top w:val="single" w:sz="12" w:space="0" w:color="auto"/>
              <w:left w:val="nil"/>
              <w:bottom w:val="single" w:sz="12" w:space="0" w:color="auto"/>
              <w:right w:val="nil"/>
            </w:tcBorders>
            <w:shd w:val="clear" w:color="000000" w:fill="A6A6A6"/>
            <w:noWrap/>
            <w:vAlign w:val="bottom"/>
            <w:hideMark/>
          </w:tcPr>
          <w:p w14:paraId="075E0F5B" w14:textId="7922F550"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ENERO</w:t>
            </w:r>
          </w:p>
        </w:tc>
        <w:tc>
          <w:tcPr>
            <w:tcW w:w="4540"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3E7FBD06" w14:textId="45E5AD14"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FEBRERO</w:t>
            </w:r>
          </w:p>
        </w:tc>
        <w:tc>
          <w:tcPr>
            <w:tcW w:w="2270" w:type="dxa"/>
            <w:gridSpan w:val="10"/>
            <w:tcBorders>
              <w:top w:val="single" w:sz="12" w:space="0" w:color="auto"/>
              <w:left w:val="nil"/>
              <w:bottom w:val="single" w:sz="12" w:space="0" w:color="auto"/>
              <w:right w:val="single" w:sz="12" w:space="0" w:color="000000"/>
            </w:tcBorders>
            <w:shd w:val="clear" w:color="000000" w:fill="A6A6A6"/>
            <w:noWrap/>
            <w:vAlign w:val="bottom"/>
            <w:hideMark/>
          </w:tcPr>
          <w:p w14:paraId="4583540A" w14:textId="7EF57C4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ARZO</w:t>
            </w:r>
          </w:p>
        </w:tc>
      </w:tr>
      <w:tr w:rsidR="00A11782" w:rsidRPr="00A11782" w14:paraId="3B1431EA" w14:textId="77777777" w:rsidTr="006F17BA">
        <w:trPr>
          <w:trHeight w:val="330"/>
          <w:jc w:val="center"/>
        </w:trPr>
        <w:tc>
          <w:tcPr>
            <w:tcW w:w="320" w:type="dxa"/>
            <w:tcBorders>
              <w:top w:val="nil"/>
              <w:left w:val="nil"/>
              <w:bottom w:val="nil"/>
              <w:right w:val="nil"/>
            </w:tcBorders>
            <w:shd w:val="clear" w:color="auto" w:fill="auto"/>
            <w:noWrap/>
            <w:vAlign w:val="bottom"/>
            <w:hideMark/>
          </w:tcPr>
          <w:p w14:paraId="4541E16A" w14:textId="77777777" w:rsidR="00A11782" w:rsidRPr="00A11782" w:rsidRDefault="00A11782" w:rsidP="00A11782">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vAlign w:val="center"/>
            <w:hideMark/>
          </w:tcPr>
          <w:p w14:paraId="0B7177ED" w14:textId="77777777" w:rsidR="00A11782" w:rsidRPr="00A11782" w:rsidRDefault="00A11782" w:rsidP="00A11782">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1B127F77"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8" w:space="0" w:color="auto"/>
            </w:tcBorders>
            <w:shd w:val="clear" w:color="000000" w:fill="F2F2F2"/>
            <w:noWrap/>
            <w:vAlign w:val="center"/>
            <w:hideMark/>
          </w:tcPr>
          <w:p w14:paraId="2FB0ACD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FFFFFF"/>
            <w:noWrap/>
            <w:vAlign w:val="center"/>
            <w:hideMark/>
          </w:tcPr>
          <w:p w14:paraId="27E32E7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0</w:t>
            </w:r>
          </w:p>
        </w:tc>
        <w:tc>
          <w:tcPr>
            <w:tcW w:w="227" w:type="dxa"/>
            <w:tcBorders>
              <w:top w:val="single" w:sz="12" w:space="0" w:color="auto"/>
              <w:left w:val="nil"/>
              <w:bottom w:val="nil"/>
              <w:right w:val="single" w:sz="8" w:space="0" w:color="auto"/>
            </w:tcBorders>
            <w:shd w:val="clear" w:color="000000" w:fill="F2F2F2"/>
            <w:noWrap/>
            <w:vAlign w:val="center"/>
            <w:hideMark/>
          </w:tcPr>
          <w:p w14:paraId="517B335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1</w:t>
            </w:r>
          </w:p>
        </w:tc>
        <w:tc>
          <w:tcPr>
            <w:tcW w:w="227" w:type="dxa"/>
            <w:tcBorders>
              <w:top w:val="single" w:sz="12" w:space="0" w:color="auto"/>
              <w:left w:val="nil"/>
              <w:bottom w:val="nil"/>
              <w:right w:val="single" w:sz="12" w:space="0" w:color="auto"/>
            </w:tcBorders>
            <w:shd w:val="clear" w:color="000000" w:fill="FFFFFF"/>
            <w:noWrap/>
            <w:vAlign w:val="center"/>
            <w:hideMark/>
          </w:tcPr>
          <w:p w14:paraId="7E6DB12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D9D9D9"/>
            <w:noWrap/>
            <w:vAlign w:val="center"/>
            <w:hideMark/>
          </w:tcPr>
          <w:p w14:paraId="5132EF0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single" w:sz="8" w:space="0" w:color="auto"/>
            </w:tcBorders>
            <w:shd w:val="clear" w:color="000000" w:fill="F2F2F2"/>
            <w:noWrap/>
            <w:vAlign w:val="center"/>
            <w:hideMark/>
          </w:tcPr>
          <w:p w14:paraId="2A07C35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nil"/>
              <w:bottom w:val="nil"/>
              <w:right w:val="single" w:sz="8" w:space="0" w:color="auto"/>
            </w:tcBorders>
            <w:shd w:val="clear" w:color="000000" w:fill="D9D9D9"/>
            <w:noWrap/>
            <w:vAlign w:val="center"/>
            <w:hideMark/>
          </w:tcPr>
          <w:p w14:paraId="06DCDE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6</w:t>
            </w:r>
          </w:p>
        </w:tc>
        <w:tc>
          <w:tcPr>
            <w:tcW w:w="227" w:type="dxa"/>
            <w:tcBorders>
              <w:top w:val="single" w:sz="12" w:space="0" w:color="auto"/>
              <w:left w:val="nil"/>
              <w:bottom w:val="nil"/>
              <w:right w:val="single" w:sz="8" w:space="0" w:color="auto"/>
            </w:tcBorders>
            <w:shd w:val="clear" w:color="000000" w:fill="F2F2F2"/>
            <w:noWrap/>
            <w:vAlign w:val="center"/>
            <w:hideMark/>
          </w:tcPr>
          <w:p w14:paraId="626313E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7</w:t>
            </w:r>
          </w:p>
        </w:tc>
        <w:tc>
          <w:tcPr>
            <w:tcW w:w="227" w:type="dxa"/>
            <w:tcBorders>
              <w:top w:val="single" w:sz="12" w:space="0" w:color="auto"/>
              <w:left w:val="nil"/>
              <w:bottom w:val="nil"/>
              <w:right w:val="nil"/>
            </w:tcBorders>
            <w:shd w:val="clear" w:color="000000" w:fill="D9D9D9"/>
            <w:noWrap/>
            <w:vAlign w:val="center"/>
            <w:hideMark/>
          </w:tcPr>
          <w:p w14:paraId="0DFE90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9FF4DE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8" w:space="0" w:color="auto"/>
            </w:tcBorders>
            <w:shd w:val="clear" w:color="000000" w:fill="F2F2F2"/>
            <w:noWrap/>
            <w:vAlign w:val="center"/>
            <w:hideMark/>
          </w:tcPr>
          <w:p w14:paraId="525D43F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FFFFFF"/>
            <w:noWrap/>
            <w:vAlign w:val="center"/>
            <w:hideMark/>
          </w:tcPr>
          <w:p w14:paraId="5F05C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3</w:t>
            </w:r>
          </w:p>
        </w:tc>
        <w:tc>
          <w:tcPr>
            <w:tcW w:w="227" w:type="dxa"/>
            <w:tcBorders>
              <w:top w:val="single" w:sz="12" w:space="0" w:color="auto"/>
              <w:left w:val="nil"/>
              <w:bottom w:val="nil"/>
              <w:right w:val="single" w:sz="8" w:space="0" w:color="auto"/>
            </w:tcBorders>
            <w:shd w:val="clear" w:color="000000" w:fill="F2F2F2"/>
            <w:noWrap/>
            <w:vAlign w:val="center"/>
            <w:hideMark/>
          </w:tcPr>
          <w:p w14:paraId="7BCC18B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4</w:t>
            </w:r>
          </w:p>
        </w:tc>
        <w:tc>
          <w:tcPr>
            <w:tcW w:w="227" w:type="dxa"/>
            <w:tcBorders>
              <w:top w:val="single" w:sz="12" w:space="0" w:color="auto"/>
              <w:left w:val="nil"/>
              <w:bottom w:val="nil"/>
              <w:right w:val="single" w:sz="12" w:space="0" w:color="auto"/>
            </w:tcBorders>
            <w:shd w:val="clear" w:color="000000" w:fill="FFFFFF"/>
            <w:noWrap/>
            <w:vAlign w:val="center"/>
            <w:hideMark/>
          </w:tcPr>
          <w:p w14:paraId="5FDCFEC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D9D9D9"/>
            <w:noWrap/>
            <w:vAlign w:val="center"/>
            <w:hideMark/>
          </w:tcPr>
          <w:p w14:paraId="3C26A0C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single" w:sz="8" w:space="0" w:color="auto"/>
            </w:tcBorders>
            <w:shd w:val="clear" w:color="000000" w:fill="F2F2F2"/>
            <w:noWrap/>
            <w:vAlign w:val="center"/>
            <w:hideMark/>
          </w:tcPr>
          <w:p w14:paraId="30F2207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nil"/>
              <w:bottom w:val="nil"/>
              <w:right w:val="single" w:sz="8" w:space="0" w:color="auto"/>
            </w:tcBorders>
            <w:shd w:val="clear" w:color="000000" w:fill="D9D9D9"/>
            <w:noWrap/>
            <w:vAlign w:val="center"/>
            <w:hideMark/>
          </w:tcPr>
          <w:p w14:paraId="53D48E4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0</w:t>
            </w:r>
          </w:p>
        </w:tc>
        <w:tc>
          <w:tcPr>
            <w:tcW w:w="227" w:type="dxa"/>
            <w:tcBorders>
              <w:top w:val="single" w:sz="12" w:space="0" w:color="auto"/>
              <w:left w:val="nil"/>
              <w:bottom w:val="nil"/>
              <w:right w:val="single" w:sz="8" w:space="0" w:color="auto"/>
            </w:tcBorders>
            <w:shd w:val="clear" w:color="000000" w:fill="F2F2F2"/>
            <w:noWrap/>
            <w:vAlign w:val="center"/>
            <w:hideMark/>
          </w:tcPr>
          <w:p w14:paraId="1C644A1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1</w:t>
            </w:r>
          </w:p>
        </w:tc>
        <w:tc>
          <w:tcPr>
            <w:tcW w:w="227" w:type="dxa"/>
            <w:tcBorders>
              <w:top w:val="single" w:sz="12" w:space="0" w:color="auto"/>
              <w:left w:val="nil"/>
              <w:bottom w:val="nil"/>
              <w:right w:val="nil"/>
            </w:tcBorders>
            <w:shd w:val="clear" w:color="000000" w:fill="D9D9D9"/>
            <w:noWrap/>
            <w:vAlign w:val="center"/>
            <w:hideMark/>
          </w:tcPr>
          <w:p w14:paraId="4E7A0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A87421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8" w:space="0" w:color="auto"/>
            </w:tcBorders>
            <w:shd w:val="clear" w:color="000000" w:fill="F2F2F2"/>
            <w:noWrap/>
            <w:vAlign w:val="center"/>
            <w:hideMark/>
          </w:tcPr>
          <w:p w14:paraId="71FF25D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6</w:t>
            </w:r>
          </w:p>
        </w:tc>
        <w:tc>
          <w:tcPr>
            <w:tcW w:w="227" w:type="dxa"/>
            <w:tcBorders>
              <w:top w:val="single" w:sz="12" w:space="0" w:color="auto"/>
              <w:left w:val="nil"/>
              <w:bottom w:val="nil"/>
              <w:right w:val="single" w:sz="8" w:space="0" w:color="auto"/>
            </w:tcBorders>
            <w:shd w:val="clear" w:color="000000" w:fill="FFFFFF"/>
            <w:noWrap/>
            <w:vAlign w:val="center"/>
            <w:hideMark/>
          </w:tcPr>
          <w:p w14:paraId="645AF5B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7</w:t>
            </w:r>
          </w:p>
        </w:tc>
        <w:tc>
          <w:tcPr>
            <w:tcW w:w="227" w:type="dxa"/>
            <w:tcBorders>
              <w:top w:val="single" w:sz="12" w:space="0" w:color="auto"/>
              <w:left w:val="nil"/>
              <w:bottom w:val="nil"/>
              <w:right w:val="single" w:sz="8" w:space="0" w:color="auto"/>
            </w:tcBorders>
            <w:shd w:val="clear" w:color="000000" w:fill="F2F2F2"/>
            <w:noWrap/>
            <w:vAlign w:val="center"/>
            <w:hideMark/>
          </w:tcPr>
          <w:p w14:paraId="1090E3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12" w:space="0" w:color="auto"/>
            </w:tcBorders>
            <w:shd w:val="clear" w:color="000000" w:fill="FFFFFF"/>
            <w:noWrap/>
            <w:vAlign w:val="center"/>
            <w:hideMark/>
          </w:tcPr>
          <w:p w14:paraId="217512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D9D9D9"/>
            <w:noWrap/>
            <w:vAlign w:val="center"/>
            <w:hideMark/>
          </w:tcPr>
          <w:p w14:paraId="235C1FE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2040621E"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6100EF2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BE3148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5197D18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484D97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3BF042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320F585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11BD957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311CD4F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D9D9D9"/>
            <w:noWrap/>
            <w:vAlign w:val="center"/>
            <w:hideMark/>
          </w:tcPr>
          <w:p w14:paraId="3A2311E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F2F2F2"/>
            <w:noWrap/>
            <w:vAlign w:val="center"/>
            <w:hideMark/>
          </w:tcPr>
          <w:p w14:paraId="6E727C4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6</w:t>
            </w:r>
          </w:p>
        </w:tc>
        <w:tc>
          <w:tcPr>
            <w:tcW w:w="227" w:type="dxa"/>
            <w:tcBorders>
              <w:top w:val="single" w:sz="12" w:space="0" w:color="auto"/>
              <w:left w:val="nil"/>
              <w:bottom w:val="nil"/>
              <w:right w:val="single" w:sz="8" w:space="0" w:color="auto"/>
            </w:tcBorders>
            <w:shd w:val="clear" w:color="000000" w:fill="D9D9D9"/>
            <w:noWrap/>
            <w:vAlign w:val="center"/>
            <w:hideMark/>
          </w:tcPr>
          <w:p w14:paraId="39173D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7</w:t>
            </w:r>
          </w:p>
        </w:tc>
        <w:tc>
          <w:tcPr>
            <w:tcW w:w="227" w:type="dxa"/>
            <w:tcBorders>
              <w:top w:val="single" w:sz="12" w:space="0" w:color="auto"/>
              <w:left w:val="nil"/>
              <w:bottom w:val="nil"/>
              <w:right w:val="single" w:sz="8" w:space="0" w:color="auto"/>
            </w:tcBorders>
            <w:shd w:val="clear" w:color="000000" w:fill="F2F2F2"/>
            <w:noWrap/>
            <w:vAlign w:val="center"/>
            <w:hideMark/>
          </w:tcPr>
          <w:p w14:paraId="4BB1C66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nil"/>
            </w:tcBorders>
            <w:shd w:val="clear" w:color="000000" w:fill="D9D9D9"/>
            <w:noWrap/>
            <w:vAlign w:val="center"/>
            <w:hideMark/>
          </w:tcPr>
          <w:p w14:paraId="7E1495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6BD679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nil"/>
              <w:bottom w:val="nil"/>
              <w:right w:val="single" w:sz="8" w:space="0" w:color="auto"/>
            </w:tcBorders>
            <w:shd w:val="clear" w:color="000000" w:fill="F2F2F2"/>
            <w:noWrap/>
            <w:vAlign w:val="center"/>
            <w:hideMark/>
          </w:tcPr>
          <w:p w14:paraId="5B3C739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3</w:t>
            </w:r>
          </w:p>
        </w:tc>
        <w:tc>
          <w:tcPr>
            <w:tcW w:w="227" w:type="dxa"/>
            <w:tcBorders>
              <w:top w:val="single" w:sz="12" w:space="0" w:color="auto"/>
              <w:left w:val="nil"/>
              <w:bottom w:val="nil"/>
              <w:right w:val="single" w:sz="8" w:space="0" w:color="auto"/>
            </w:tcBorders>
            <w:shd w:val="clear" w:color="000000" w:fill="FFFFFF"/>
            <w:noWrap/>
            <w:vAlign w:val="center"/>
            <w:hideMark/>
          </w:tcPr>
          <w:p w14:paraId="392BFA7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4</w:t>
            </w:r>
          </w:p>
        </w:tc>
        <w:tc>
          <w:tcPr>
            <w:tcW w:w="227" w:type="dxa"/>
            <w:tcBorders>
              <w:top w:val="single" w:sz="12" w:space="0" w:color="auto"/>
              <w:left w:val="nil"/>
              <w:bottom w:val="nil"/>
              <w:right w:val="single" w:sz="8" w:space="0" w:color="auto"/>
            </w:tcBorders>
            <w:shd w:val="clear" w:color="000000" w:fill="F2F2F2"/>
            <w:noWrap/>
            <w:vAlign w:val="center"/>
            <w:hideMark/>
          </w:tcPr>
          <w:p w14:paraId="67349C6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12" w:space="0" w:color="auto"/>
            </w:tcBorders>
            <w:shd w:val="clear" w:color="auto" w:fill="FF0000"/>
            <w:noWrap/>
            <w:vAlign w:val="center"/>
            <w:hideMark/>
          </w:tcPr>
          <w:p w14:paraId="6861920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6</w:t>
            </w:r>
          </w:p>
        </w:tc>
        <w:tc>
          <w:tcPr>
            <w:tcW w:w="227" w:type="dxa"/>
            <w:tcBorders>
              <w:top w:val="single" w:sz="12" w:space="0" w:color="auto"/>
              <w:left w:val="nil"/>
              <w:bottom w:val="nil"/>
              <w:right w:val="single" w:sz="8" w:space="0" w:color="auto"/>
            </w:tcBorders>
            <w:shd w:val="clear" w:color="000000" w:fill="D9D9D9"/>
            <w:noWrap/>
            <w:vAlign w:val="center"/>
            <w:hideMark/>
          </w:tcPr>
          <w:p w14:paraId="022B281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4CAE2AF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50B2FE1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DCA26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4F34B3A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3DDDB5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133D31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1C35442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4284C4F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7A84288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r>
      <w:tr w:rsidR="00A11782" w:rsidRPr="00A11782" w14:paraId="23E1D9DB" w14:textId="77777777" w:rsidTr="006F17BA">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0CBBA8C"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72C04CD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FFFF00"/>
            <w:noWrap/>
            <w:vAlign w:val="bottom"/>
            <w:hideMark/>
          </w:tcPr>
          <w:p w14:paraId="5650FF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C5FA2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BDEDF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301E57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00"/>
            <w:noWrap/>
            <w:vAlign w:val="bottom"/>
            <w:hideMark/>
          </w:tcPr>
          <w:p w14:paraId="170CA2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BA41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7679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A1CC3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75B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AE188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94E5A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DE9B3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99FC1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CC65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C6E8A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7BFE3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7927E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0D8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370D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2C2EB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68809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BE64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D31D3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B78A37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2E238E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50C8A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D1D75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E30A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C37D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66EF4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9A594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03B3A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B3DC0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B151B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3D6F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8FAF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F7F4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18790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8CBF2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32113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6E3A0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59407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AF4E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009E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0000"/>
            <w:noWrap/>
            <w:vAlign w:val="bottom"/>
            <w:hideMark/>
          </w:tcPr>
          <w:p w14:paraId="57EB4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954F4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4520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60590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93031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38EB5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844D8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3A19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3F03D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28685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DC7C5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000CD805" w14:textId="77777777" w:rsidTr="006F17BA">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2A6F64D3"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0E7BCA52"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0D73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92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8F94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48D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3339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602C9C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2A6C3E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B8A7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FFD4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C84AF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94765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0862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BA67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2D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456EF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2F27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1566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04E7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380B2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E0F7E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3657D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7DCC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24CE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0C01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A96BA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E30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3D8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9FDA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AB0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AA608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A38F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D804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1E5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F33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C0CE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BB1E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9F79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FB0A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BB90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B55F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294E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A36D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B97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3A4F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5D0EBF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9CF48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51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3CF3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6030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E38E0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70E2A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7C6D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6FA2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C087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F15BD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6A9E018E" w14:textId="77777777" w:rsidTr="006F17BA">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7C7FA95"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1DE4D38A"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E9419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9435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E25D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388C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97AB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61A7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743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29A9F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0E158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7F00"/>
            <w:noWrap/>
            <w:vAlign w:val="bottom"/>
            <w:hideMark/>
          </w:tcPr>
          <w:p w14:paraId="600A48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57A44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9361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000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772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0DA62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50B5D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C9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1F34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3B0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7D3EBC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D0DF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662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9847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0572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A1606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F7A24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1A0F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076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9F89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6D31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71F53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C17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5C3F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7DF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308D2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8FCB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A2F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F5955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38F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21A2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0691C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83E2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A79B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8B2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02B92B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4B9E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D1BD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6490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035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D832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B91A8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0603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CD0A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1E2B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80D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61992A01" w14:textId="77777777" w:rsidTr="006F17BA">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AAE8D56"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70FF0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AF365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997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96ABA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73C5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A764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75A72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F11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3797B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251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0855F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0000"/>
            <w:noWrap/>
            <w:vAlign w:val="bottom"/>
            <w:hideMark/>
          </w:tcPr>
          <w:p w14:paraId="27AF7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0000"/>
            <w:noWrap/>
            <w:vAlign w:val="bottom"/>
            <w:hideMark/>
          </w:tcPr>
          <w:p w14:paraId="10DD70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A3189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7524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DF6FE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78E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C90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3C29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FE98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121F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F4B13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37CA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4E2E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4959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CB2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85A7A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096C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9C65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E507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62E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6FE08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901A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51CB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3A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7A13C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F8EC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4BA9D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648FA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B11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C24F6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100D7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665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050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9F40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0000"/>
            <w:noWrap/>
            <w:vAlign w:val="bottom"/>
            <w:hideMark/>
          </w:tcPr>
          <w:p w14:paraId="018A1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AD01D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FA6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28AC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81A5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BCCA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EB5C5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4D7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38D5A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CBFB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8E7E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746B2136" w14:textId="77777777" w:rsidTr="006F17BA">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BED593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6B840EDB"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43AE8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E854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0C8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9AA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AAF2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FF99"/>
            <w:noWrap/>
            <w:vAlign w:val="bottom"/>
            <w:hideMark/>
          </w:tcPr>
          <w:p w14:paraId="3DA10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6598DB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18BE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3E8B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FF99"/>
            <w:noWrap/>
            <w:vAlign w:val="bottom"/>
            <w:hideMark/>
          </w:tcPr>
          <w:p w14:paraId="5E6945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932F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9F72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E9E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B44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2A6B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15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C012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9962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76A2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33C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01C0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4344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A4AD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920F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55AED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460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F21E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8D4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0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141A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7D8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4A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833C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A9C7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C62B1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39C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1392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F627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4862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076A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7F8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AA0A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4E0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54F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0E478D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09D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31B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773C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563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9736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0E60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A00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82F6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26A3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863B6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269F4959"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CE6082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3C3F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11C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3195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363F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22F6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8695C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0D08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1CB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F8FE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701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5200F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69EFF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6D5A7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D8C7C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5190B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FF66"/>
            <w:noWrap/>
            <w:vAlign w:val="bottom"/>
            <w:hideMark/>
          </w:tcPr>
          <w:p w14:paraId="3915F1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DB57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1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5E43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5A59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1F86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C66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A29F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D159F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456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12A58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8E9C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1775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F552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6BA8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39D3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612B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C423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9A2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F9D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E1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B58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CDC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49AF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E79A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2142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117C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D985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565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E45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42DFF9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E19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4D1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92A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FF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AB94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D5E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16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5E9C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A369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F262D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61B32F48"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7CDB1E0"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392DB05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D315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25C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04E7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2D7E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A6872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06E5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B55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D3EC6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4AF1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1EF6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E8CE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AF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C90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DD64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598E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33CC33"/>
            <w:noWrap/>
            <w:vAlign w:val="bottom"/>
            <w:hideMark/>
          </w:tcPr>
          <w:p w14:paraId="66C486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1C6C9B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0D92E0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56B531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33CC33"/>
            <w:noWrap/>
            <w:vAlign w:val="bottom"/>
            <w:hideMark/>
          </w:tcPr>
          <w:p w14:paraId="002EBD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2927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EE7B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06DC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458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CAA43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F9E6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7C5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210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3C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2CB7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8C7EE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ECB2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8A3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3BB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7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C48C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496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AD21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DDB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8F5A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8B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F0FA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FB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2F7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5D225AE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076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C2C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F68F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DF2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DA606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538A8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F64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47FA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3C2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9EF05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4BBB8899" w14:textId="77777777" w:rsidTr="007F027C">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229BC1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6219D8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2A49E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6754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1C82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D968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932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7ED0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20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BB67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7F0A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CFDC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55B6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7E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BD8D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71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DFBB4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C3766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339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DA33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02A8F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184B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216D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665AE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5F031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A99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4C7890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54F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A7F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AAC9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F4B03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192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9D77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0961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DCA2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572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FAD45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008000"/>
            <w:noWrap/>
            <w:vAlign w:val="bottom"/>
            <w:hideMark/>
          </w:tcPr>
          <w:p w14:paraId="15478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737D02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D370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39F55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22A440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238234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EAE4E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005A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53A2E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008000"/>
            <w:noWrap/>
            <w:vAlign w:val="bottom"/>
            <w:hideMark/>
          </w:tcPr>
          <w:p w14:paraId="2410E8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BCB3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35D1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BAC1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9887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863E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1DA7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604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CF7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ED7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D658C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6A719E89"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74742B4C"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27ADFB0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883C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2202D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7B9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C7B1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9FAF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C2281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CB18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7C5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C5E8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07406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38C4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C6DA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1C00D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D365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BEFBC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725AF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C706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6318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9CD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5BCF6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3EF1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B076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B91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AA6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5E10F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4626EA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E0607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285C8D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19E19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003300"/>
            <w:noWrap/>
            <w:vAlign w:val="bottom"/>
            <w:hideMark/>
          </w:tcPr>
          <w:p w14:paraId="293E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DEDCC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6DD51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739D9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0F19C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003300"/>
            <w:noWrap/>
            <w:vAlign w:val="bottom"/>
            <w:hideMark/>
          </w:tcPr>
          <w:p w14:paraId="500CE7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A1F20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325E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25A9B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90E6F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9E7B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9166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A0B64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2140F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44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0000"/>
            <w:noWrap/>
            <w:vAlign w:val="bottom"/>
            <w:hideMark/>
          </w:tcPr>
          <w:p w14:paraId="30A451C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AE34F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5BE8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9E52E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30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E1EF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B07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D05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6CA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2DE8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647C5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55205223" w14:textId="77777777" w:rsidTr="006F17BA">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3DBED73" w14:textId="43D0D131" w:rsidR="00A11782" w:rsidRPr="00A11782" w:rsidRDefault="006F17BA" w:rsidP="00A11782">
            <w:pPr>
              <w:spacing w:before="0" w:line="240" w:lineRule="auto"/>
              <w:jc w:val="center"/>
              <w:rPr>
                <w:rFonts w:eastAsia="Times New Roman" w:cs="Arial"/>
                <w:b/>
                <w:bCs/>
                <w:color w:val="000000"/>
                <w:szCs w:val="24"/>
                <w:lang w:val="ca-ES" w:eastAsia="ca-ES"/>
              </w:rPr>
            </w:pPr>
            <w:r w:rsidRPr="006F17BA">
              <w:rPr>
                <w:rFonts w:eastAsia="Times New Roman" w:cs="Arial"/>
                <w:b/>
                <w:bCs/>
                <w:i/>
                <w:iCs/>
                <w:color w:val="000000"/>
                <w:szCs w:val="24"/>
                <w:lang w:val="ca-ES" w:eastAsia="ca-ES"/>
              </w:rPr>
              <w:t>SERVER</w:t>
            </w:r>
          </w:p>
        </w:tc>
        <w:tc>
          <w:tcPr>
            <w:tcW w:w="724" w:type="dxa"/>
            <w:tcBorders>
              <w:top w:val="nil"/>
              <w:left w:val="nil"/>
              <w:bottom w:val="single" w:sz="8" w:space="0" w:color="auto"/>
              <w:right w:val="nil"/>
            </w:tcBorders>
            <w:shd w:val="clear" w:color="000000" w:fill="BFBFBF"/>
            <w:vAlign w:val="center"/>
            <w:hideMark/>
          </w:tcPr>
          <w:p w14:paraId="47311C0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0D5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8838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DAE2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C4C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E735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7CCF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C3D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03DC7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B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212A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5F6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6F3A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3699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BA3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12CA1F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4F1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18E0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E11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F6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B60E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5BA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6F1F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05CB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B07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122D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F9D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2899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8A11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D0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123A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538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84BF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B6A5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EF48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DCB4F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BD8B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910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E8CC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0CA0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82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DBCD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659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72FA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F436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13CF9E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CCCC00"/>
            <w:noWrap/>
            <w:vAlign w:val="bottom"/>
            <w:hideMark/>
          </w:tcPr>
          <w:p w14:paraId="1F0E4C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29761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49075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350422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CC00"/>
            <w:noWrap/>
            <w:vAlign w:val="bottom"/>
            <w:hideMark/>
          </w:tcPr>
          <w:p w14:paraId="7AA79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B507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DBA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9B3D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9608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0D48C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4B5EB5DA"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53FBF7E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4626E67"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F3227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16E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EF2A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497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5F74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F718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65E4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EECE7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7A17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F103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1E07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95A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E4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E316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BEB8C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68472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25B7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017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03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BA577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C00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EE89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F24B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E66D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FE41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1E1F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A07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B70E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E8B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DF5229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3BB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AE92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257F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A199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C98E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BBD1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31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694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0A9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8B04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285B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3C5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FA5F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364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22E4DA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0A45A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8B4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6369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5A6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F9B0C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4A4275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2B03C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DFCDB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18852A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47B023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14C2E6C5"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B7350FA"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61F6460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FEA9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155F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FF8EE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F28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37EC5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17251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BD76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47A7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0652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F94ED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7A43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6ECC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A9A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2F4B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67725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3D38C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C3DA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59CCC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96B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52B7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E6356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D4E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910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1163A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BED8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7F9C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AFAB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4F98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97CA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2401A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4147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357EC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5FE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B27A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D024E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C809F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8052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EF51A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BFBE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B84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1A36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A5B8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2A111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2854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0000"/>
            <w:noWrap/>
            <w:vAlign w:val="bottom"/>
            <w:hideMark/>
          </w:tcPr>
          <w:p w14:paraId="2E2C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C63D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A2C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18D1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A736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2EC47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738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4A755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858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607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60F51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5CC76301" w14:textId="77777777" w:rsidTr="006F17BA">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141BC24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07F7CAF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8317A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35A9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C164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28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BC95E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73E6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9A9B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3B8F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EAC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E1EA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EC0D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DD2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C2F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667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A9AA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024A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EA72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42E6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9A7F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2C9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06E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991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484FC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2939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5962D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6387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4801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7D0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752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64E8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5925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0785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645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DA2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D075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3755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C514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AE8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BAF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B88C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EB8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9566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7CAF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7BA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0B2A43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7980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9D5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BB40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7A7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986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76D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832F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B9CD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6BF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5F7C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4A4AB137"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682E01D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809853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047C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642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0882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51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B1024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B06B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2573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4B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CBBA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B77C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22F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1C3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B844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1E1A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9DC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CFDE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97AA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7E17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7CF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BD9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8643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C5B4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98B7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BDE7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25F9A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BF3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61CD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1AE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E97E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A0234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751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81E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27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A8C4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968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9F88B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1C0B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1F27E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E518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F965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9DA4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F843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49AB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5765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7ACB4A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341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14F5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0EE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B9BD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ACFA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349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27A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DB40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56F7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F6C5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6C79FE89"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2E7D746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1DE7831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59BC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B6D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3318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4EDF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1F2A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12C0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51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5162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2D4C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D2E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F593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1D7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943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05BF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0A15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854E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6EA2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6521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D4F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5290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8BD1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F731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3CD8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585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C8DFE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E67078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95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E50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87F2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62C0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8691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820D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42F9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6BD9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908A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2902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57C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B74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170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420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4F7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C6F5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D2174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D458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3E4414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D4D6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25E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85F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290A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9196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52E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398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1AF0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875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B7D99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23659D5E"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F26AEF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1290B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547BB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F1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B1AB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A24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2BF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EA03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A17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7F8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BAFC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84DA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D24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27CC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E3E8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56C1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454E8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71F8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520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C9E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C3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3D6C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650D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CD38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06C1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39CA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29C8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8D7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62C9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DB5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8F6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3463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D2C8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D3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5A2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D8A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92817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CE0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848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D5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CDD4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6463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D45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7277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5F9A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A4FC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6D7D3A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840FF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8567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DF47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B4A8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5B85D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DF3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7AEA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95F6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2DD3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1AE8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677102D4"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C52E28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2C888C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33A4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3A2E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1F2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762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20CE8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4625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283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2FDA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E89F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2A3C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72A7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90C1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5949F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775A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DC9A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1CE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4103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E3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023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2108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498E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FC0E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CB1B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EE8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52D2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6EB0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764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6102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984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FAC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C63B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F89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F9BD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FF8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229FE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0386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49A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D1F0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003D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3A32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BE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170B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179D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FF05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348DC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E82EE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D0C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DB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2CC7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FF22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E5BE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CCF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A771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CCB8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D391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A11782" w:rsidRPr="00A11782" w14:paraId="3F38D62F"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75866E22"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13BF681"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46C7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67C9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89EB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E1E5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43180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1168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DCD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C18F0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CE27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6BB0B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0A6F2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C1D3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DB9C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1C6E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2BD48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873E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6AA9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BFB7E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31D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BDE0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06391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F9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628A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5611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7E559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4B3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39F7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E1D9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55E3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313CF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A030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5897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1A657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8374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F18EC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A443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FD0B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9BFE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8EC0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86BA9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4496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D1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536C6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6683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0000"/>
            <w:noWrap/>
            <w:vAlign w:val="bottom"/>
            <w:hideMark/>
          </w:tcPr>
          <w:p w14:paraId="74DF4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580CF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B25F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FF9C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12F2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0E9E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9041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1F80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C829A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6448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73249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bl>
    <w:p w14:paraId="12D2F9AB" w14:textId="5052F2D6" w:rsidR="00FF6121" w:rsidRPr="006835F7" w:rsidRDefault="00FF6121" w:rsidP="00FF6121">
      <w:pPr>
        <w:pStyle w:val="Llegenda"/>
      </w:pPr>
      <w:bookmarkStart w:id="92" w:name="_Toc63454872"/>
      <w:r w:rsidRPr="006835F7">
        <w:t xml:space="preserve">Tabla </w:t>
      </w:r>
      <w:r w:rsidR="00554FFE" w:rsidRPr="006835F7">
        <w:fldChar w:fldCharType="begin"/>
      </w:r>
      <w:r w:rsidR="00554FFE" w:rsidRPr="006835F7">
        <w:instrText xml:space="preserve"> STYLEREF 1 \s </w:instrText>
      </w:r>
      <w:r w:rsidR="00554FFE" w:rsidRPr="006835F7">
        <w:fldChar w:fldCharType="separate"/>
      </w:r>
      <w:r w:rsidR="0036044E">
        <w:rPr>
          <w:noProof/>
        </w:rPr>
        <w:t>5</w:t>
      </w:r>
      <w:r w:rsidR="00554FFE" w:rsidRPr="006835F7">
        <w:fldChar w:fldCharType="end"/>
      </w:r>
      <w:r w:rsidR="00554FFE" w:rsidRPr="006835F7">
        <w:t>.</w:t>
      </w:r>
      <w:r w:rsidR="00554FFE" w:rsidRPr="006835F7">
        <w:fldChar w:fldCharType="begin"/>
      </w:r>
      <w:r w:rsidR="00554FFE" w:rsidRPr="006835F7">
        <w:instrText xml:space="preserve"> SEQ Tabla \* ARABIC \s 1 </w:instrText>
      </w:r>
      <w:r w:rsidR="00554FFE" w:rsidRPr="006835F7">
        <w:fldChar w:fldCharType="separate"/>
      </w:r>
      <w:r w:rsidR="0036044E">
        <w:rPr>
          <w:noProof/>
        </w:rPr>
        <w:t>2</w:t>
      </w:r>
      <w:r w:rsidR="00554FFE" w:rsidRPr="006835F7">
        <w:fldChar w:fldCharType="end"/>
      </w:r>
      <w:r w:rsidRPr="006835F7">
        <w:t>: Cronograma del producto (</w:t>
      </w:r>
      <w:proofErr w:type="gramStart"/>
      <w:r w:rsidR="007F027C">
        <w:t>Diciembre</w:t>
      </w:r>
      <w:proofErr w:type="gramEnd"/>
      <w:r w:rsidRPr="006835F7">
        <w:t xml:space="preserve"> - </w:t>
      </w:r>
      <w:r w:rsidR="007F027C">
        <w:t>Marzo</w:t>
      </w:r>
      <w:r w:rsidRPr="006835F7">
        <w:t>)</w:t>
      </w:r>
      <w:bookmarkEnd w:id="92"/>
    </w:p>
    <w:p w14:paraId="33B2E5FE" w14:textId="77777777" w:rsidR="00FF6121" w:rsidRPr="006835F7" w:rsidRDefault="00FF6121">
      <w:pPr>
        <w:spacing w:before="0" w:after="200"/>
        <w:jc w:val="left"/>
      </w:pPr>
      <w:r w:rsidRPr="006835F7">
        <w:br w:type="page"/>
      </w:r>
    </w:p>
    <w:tbl>
      <w:tblPr>
        <w:tblW w:w="14664" w:type="dxa"/>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7F027C" w14:paraId="29FB89BD"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32855034" w14:textId="77777777" w:rsidR="007F027C" w:rsidRPr="007F027C" w:rsidRDefault="007F027C" w:rsidP="007F027C">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noWrap/>
            <w:vAlign w:val="bottom"/>
            <w:hideMark/>
          </w:tcPr>
          <w:p w14:paraId="3F62969C"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951" w:type="dxa"/>
            <w:gridSpan w:val="13"/>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438AF98" w14:textId="10AC4139"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RZO</w:t>
            </w:r>
          </w:p>
        </w:tc>
        <w:tc>
          <w:tcPr>
            <w:tcW w:w="4994"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4DB53AA7" w14:textId="436BAC2D"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ABRIL</w:t>
            </w:r>
          </w:p>
        </w:tc>
        <w:tc>
          <w:tcPr>
            <w:tcW w:w="4767"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C97E9BE" w14:textId="77476478"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YO</w:t>
            </w:r>
          </w:p>
        </w:tc>
        <w:tc>
          <w:tcPr>
            <w:tcW w:w="908" w:type="dxa"/>
            <w:gridSpan w:val="4"/>
            <w:tcBorders>
              <w:top w:val="single" w:sz="12" w:space="0" w:color="auto"/>
              <w:left w:val="nil"/>
              <w:bottom w:val="single" w:sz="12" w:space="0" w:color="auto"/>
              <w:right w:val="single" w:sz="12" w:space="0" w:color="000000"/>
            </w:tcBorders>
            <w:shd w:val="clear" w:color="000000" w:fill="A6A6A6"/>
            <w:noWrap/>
            <w:vAlign w:val="bottom"/>
            <w:hideMark/>
          </w:tcPr>
          <w:p w14:paraId="2AEEE608" w14:textId="14F2150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JUNIO</w:t>
            </w:r>
          </w:p>
        </w:tc>
      </w:tr>
      <w:tr w:rsidR="007F027C" w:rsidRPr="007F027C" w14:paraId="6064E466" w14:textId="77777777" w:rsidTr="006F17BA">
        <w:trPr>
          <w:trHeight w:val="345"/>
          <w:jc w:val="center"/>
        </w:trPr>
        <w:tc>
          <w:tcPr>
            <w:tcW w:w="320" w:type="dxa"/>
            <w:tcBorders>
              <w:top w:val="nil"/>
              <w:left w:val="nil"/>
              <w:bottom w:val="nil"/>
              <w:right w:val="nil"/>
            </w:tcBorders>
            <w:shd w:val="clear" w:color="auto" w:fill="auto"/>
            <w:noWrap/>
            <w:vAlign w:val="bottom"/>
            <w:hideMark/>
          </w:tcPr>
          <w:p w14:paraId="31DFE06B" w14:textId="77777777" w:rsidR="007F027C" w:rsidRPr="007F027C" w:rsidRDefault="007F027C" w:rsidP="007F027C">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noWrap/>
            <w:vAlign w:val="bottom"/>
            <w:hideMark/>
          </w:tcPr>
          <w:p w14:paraId="74B12AA8"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nil"/>
              <w:left w:val="single" w:sz="12" w:space="0" w:color="auto"/>
              <w:bottom w:val="nil"/>
              <w:right w:val="single" w:sz="8" w:space="0" w:color="auto"/>
            </w:tcBorders>
            <w:shd w:val="clear" w:color="000000" w:fill="D9D9D9"/>
            <w:noWrap/>
            <w:vAlign w:val="center"/>
            <w:hideMark/>
          </w:tcPr>
          <w:p w14:paraId="4BBE5B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8" w:space="0" w:color="auto"/>
            </w:tcBorders>
            <w:shd w:val="clear" w:color="000000" w:fill="F2F2F2"/>
            <w:noWrap/>
            <w:vAlign w:val="center"/>
            <w:hideMark/>
          </w:tcPr>
          <w:p w14:paraId="60C184F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D9D9D9"/>
            <w:noWrap/>
            <w:vAlign w:val="center"/>
            <w:hideMark/>
          </w:tcPr>
          <w:p w14:paraId="7B1607E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173B5BB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nil"/>
            </w:tcBorders>
            <w:shd w:val="clear" w:color="000000" w:fill="D9D9D9"/>
            <w:noWrap/>
            <w:vAlign w:val="center"/>
            <w:hideMark/>
          </w:tcPr>
          <w:p w14:paraId="5B3ACAC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single" w:sz="12" w:space="0" w:color="auto"/>
              <w:bottom w:val="nil"/>
              <w:right w:val="single" w:sz="8" w:space="0" w:color="auto"/>
            </w:tcBorders>
            <w:shd w:val="clear" w:color="000000" w:fill="FFFFFF"/>
            <w:noWrap/>
            <w:vAlign w:val="center"/>
            <w:hideMark/>
          </w:tcPr>
          <w:p w14:paraId="798331A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8" w:space="0" w:color="auto"/>
            </w:tcBorders>
            <w:shd w:val="clear" w:color="000000" w:fill="F2F2F2"/>
            <w:noWrap/>
            <w:vAlign w:val="center"/>
            <w:hideMark/>
          </w:tcPr>
          <w:p w14:paraId="3915A8D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FFFFFF"/>
            <w:noWrap/>
            <w:vAlign w:val="center"/>
            <w:hideMark/>
          </w:tcPr>
          <w:p w14:paraId="0EFA343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2FB1F71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12" w:space="0" w:color="auto"/>
            </w:tcBorders>
            <w:shd w:val="clear" w:color="000000" w:fill="FFFFFF"/>
            <w:noWrap/>
            <w:vAlign w:val="center"/>
            <w:hideMark/>
          </w:tcPr>
          <w:p w14:paraId="5961611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D9D9D9"/>
            <w:noWrap/>
            <w:vAlign w:val="center"/>
            <w:hideMark/>
          </w:tcPr>
          <w:p w14:paraId="07D73F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single" w:sz="8" w:space="0" w:color="auto"/>
            </w:tcBorders>
            <w:shd w:val="clear" w:color="000000" w:fill="F2F2F2"/>
            <w:noWrap/>
            <w:vAlign w:val="center"/>
            <w:hideMark/>
          </w:tcPr>
          <w:p w14:paraId="67B179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nil"/>
              <w:bottom w:val="nil"/>
              <w:right w:val="single" w:sz="8" w:space="0" w:color="auto"/>
            </w:tcBorders>
            <w:shd w:val="clear" w:color="000000" w:fill="D9D9D9"/>
            <w:noWrap/>
            <w:vAlign w:val="center"/>
            <w:hideMark/>
          </w:tcPr>
          <w:p w14:paraId="1E9F62E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63A1D75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nil"/>
            </w:tcBorders>
            <w:shd w:val="clear" w:color="auto" w:fill="FF0000"/>
            <w:noWrap/>
            <w:vAlign w:val="center"/>
            <w:hideMark/>
          </w:tcPr>
          <w:p w14:paraId="52CDF60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w:t>
            </w:r>
          </w:p>
        </w:tc>
        <w:tc>
          <w:tcPr>
            <w:tcW w:w="227" w:type="dxa"/>
            <w:tcBorders>
              <w:top w:val="nil"/>
              <w:left w:val="single" w:sz="12" w:space="0" w:color="auto"/>
              <w:bottom w:val="nil"/>
              <w:right w:val="single" w:sz="8" w:space="0" w:color="auto"/>
            </w:tcBorders>
            <w:shd w:val="clear" w:color="000000" w:fill="FFFFFF"/>
            <w:noWrap/>
            <w:vAlign w:val="center"/>
            <w:hideMark/>
          </w:tcPr>
          <w:p w14:paraId="4264157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1498C63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8" w:space="0" w:color="auto"/>
            </w:tcBorders>
            <w:shd w:val="clear" w:color="000000" w:fill="FFFFFF"/>
            <w:noWrap/>
            <w:vAlign w:val="center"/>
            <w:hideMark/>
          </w:tcPr>
          <w:p w14:paraId="43F9A8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F2F2F2"/>
            <w:noWrap/>
            <w:vAlign w:val="center"/>
            <w:hideMark/>
          </w:tcPr>
          <w:p w14:paraId="5BB9029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8</w:t>
            </w:r>
          </w:p>
        </w:tc>
        <w:tc>
          <w:tcPr>
            <w:tcW w:w="227" w:type="dxa"/>
            <w:tcBorders>
              <w:top w:val="nil"/>
              <w:left w:val="nil"/>
              <w:bottom w:val="nil"/>
              <w:right w:val="single" w:sz="12" w:space="0" w:color="auto"/>
            </w:tcBorders>
            <w:shd w:val="clear" w:color="000000" w:fill="FFFFFF"/>
            <w:noWrap/>
            <w:vAlign w:val="center"/>
            <w:hideMark/>
          </w:tcPr>
          <w:p w14:paraId="63A4EBB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9</w:t>
            </w:r>
          </w:p>
        </w:tc>
        <w:tc>
          <w:tcPr>
            <w:tcW w:w="227" w:type="dxa"/>
            <w:tcBorders>
              <w:top w:val="nil"/>
              <w:left w:val="nil"/>
              <w:bottom w:val="nil"/>
              <w:right w:val="single" w:sz="8" w:space="0" w:color="auto"/>
            </w:tcBorders>
            <w:shd w:val="clear" w:color="000000" w:fill="D9D9D9"/>
            <w:noWrap/>
            <w:vAlign w:val="center"/>
            <w:hideMark/>
          </w:tcPr>
          <w:p w14:paraId="48F3A0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4559752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single" w:sz="8" w:space="0" w:color="auto"/>
            </w:tcBorders>
            <w:shd w:val="clear" w:color="000000" w:fill="D9D9D9"/>
            <w:noWrap/>
            <w:vAlign w:val="center"/>
            <w:hideMark/>
          </w:tcPr>
          <w:p w14:paraId="13EF2D9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nil"/>
              <w:bottom w:val="nil"/>
              <w:right w:val="single" w:sz="8" w:space="0" w:color="auto"/>
            </w:tcBorders>
            <w:shd w:val="clear" w:color="000000" w:fill="F2F2F2"/>
            <w:noWrap/>
            <w:vAlign w:val="center"/>
            <w:hideMark/>
          </w:tcPr>
          <w:p w14:paraId="59B4889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12" w:space="0" w:color="auto"/>
            </w:tcBorders>
            <w:shd w:val="clear" w:color="000000" w:fill="D9D9D9"/>
            <w:noWrap/>
            <w:vAlign w:val="center"/>
            <w:hideMark/>
          </w:tcPr>
          <w:p w14:paraId="7DE9E6E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FFFFFF"/>
            <w:noWrap/>
            <w:vAlign w:val="center"/>
            <w:hideMark/>
          </w:tcPr>
          <w:p w14:paraId="114CB73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471C82F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8" w:space="0" w:color="auto"/>
            </w:tcBorders>
            <w:shd w:val="clear" w:color="000000" w:fill="FFFFFF"/>
            <w:noWrap/>
            <w:vAlign w:val="center"/>
            <w:hideMark/>
          </w:tcPr>
          <w:p w14:paraId="2BD9A9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F2F2F2"/>
            <w:noWrap/>
            <w:vAlign w:val="center"/>
            <w:hideMark/>
          </w:tcPr>
          <w:p w14:paraId="583B32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12" w:space="0" w:color="auto"/>
            </w:tcBorders>
            <w:shd w:val="clear" w:color="000000" w:fill="FFFFFF"/>
            <w:noWrap/>
            <w:vAlign w:val="center"/>
            <w:hideMark/>
          </w:tcPr>
          <w:p w14:paraId="720A8A1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D9D9D9"/>
            <w:noWrap/>
            <w:vAlign w:val="center"/>
            <w:hideMark/>
          </w:tcPr>
          <w:p w14:paraId="195F7B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7F0EE8E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single" w:sz="8" w:space="0" w:color="auto"/>
            </w:tcBorders>
            <w:shd w:val="clear" w:color="000000" w:fill="D9D9D9"/>
            <w:noWrap/>
            <w:vAlign w:val="center"/>
            <w:hideMark/>
          </w:tcPr>
          <w:p w14:paraId="7A0AAE4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nil"/>
              <w:bottom w:val="nil"/>
              <w:right w:val="single" w:sz="8" w:space="0" w:color="auto"/>
            </w:tcBorders>
            <w:shd w:val="clear" w:color="000000" w:fill="F2F2F2"/>
            <w:noWrap/>
            <w:vAlign w:val="center"/>
            <w:hideMark/>
          </w:tcPr>
          <w:p w14:paraId="06CBCB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nil"/>
            </w:tcBorders>
            <w:shd w:val="clear" w:color="000000" w:fill="D9D9D9"/>
            <w:noWrap/>
            <w:vAlign w:val="center"/>
            <w:hideMark/>
          </w:tcPr>
          <w:p w14:paraId="5350AFF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single" w:sz="12" w:space="0" w:color="auto"/>
              <w:bottom w:val="nil"/>
              <w:right w:val="single" w:sz="8" w:space="0" w:color="auto"/>
            </w:tcBorders>
            <w:shd w:val="clear" w:color="000000" w:fill="FFFFFF"/>
            <w:noWrap/>
            <w:vAlign w:val="center"/>
            <w:hideMark/>
          </w:tcPr>
          <w:p w14:paraId="597C7372"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8" w:space="0" w:color="auto"/>
            </w:tcBorders>
            <w:shd w:val="clear" w:color="000000" w:fill="F2F2F2"/>
            <w:noWrap/>
            <w:vAlign w:val="center"/>
            <w:hideMark/>
          </w:tcPr>
          <w:p w14:paraId="1665C3E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4</w:t>
            </w:r>
          </w:p>
        </w:tc>
        <w:tc>
          <w:tcPr>
            <w:tcW w:w="227" w:type="dxa"/>
            <w:tcBorders>
              <w:top w:val="nil"/>
              <w:left w:val="nil"/>
              <w:bottom w:val="nil"/>
              <w:right w:val="single" w:sz="8" w:space="0" w:color="auto"/>
            </w:tcBorders>
            <w:shd w:val="clear" w:color="000000" w:fill="FFFFFF"/>
            <w:noWrap/>
            <w:vAlign w:val="center"/>
            <w:hideMark/>
          </w:tcPr>
          <w:p w14:paraId="5918D5B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28CCEB0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12" w:space="0" w:color="auto"/>
            </w:tcBorders>
            <w:shd w:val="clear" w:color="000000" w:fill="FFFFFF"/>
            <w:noWrap/>
            <w:vAlign w:val="center"/>
            <w:hideMark/>
          </w:tcPr>
          <w:p w14:paraId="586097C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D9D9D9"/>
            <w:noWrap/>
            <w:vAlign w:val="center"/>
            <w:hideMark/>
          </w:tcPr>
          <w:p w14:paraId="0CAB5D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0</w:t>
            </w:r>
          </w:p>
        </w:tc>
        <w:tc>
          <w:tcPr>
            <w:tcW w:w="227" w:type="dxa"/>
            <w:tcBorders>
              <w:top w:val="nil"/>
              <w:left w:val="nil"/>
              <w:bottom w:val="nil"/>
              <w:right w:val="single" w:sz="8" w:space="0" w:color="auto"/>
            </w:tcBorders>
            <w:shd w:val="clear" w:color="000000" w:fill="F2F2F2"/>
            <w:noWrap/>
            <w:vAlign w:val="center"/>
            <w:hideMark/>
          </w:tcPr>
          <w:p w14:paraId="253EFC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1</w:t>
            </w:r>
          </w:p>
        </w:tc>
        <w:tc>
          <w:tcPr>
            <w:tcW w:w="227" w:type="dxa"/>
            <w:tcBorders>
              <w:top w:val="nil"/>
              <w:left w:val="nil"/>
              <w:bottom w:val="nil"/>
              <w:right w:val="single" w:sz="8" w:space="0" w:color="auto"/>
            </w:tcBorders>
            <w:shd w:val="clear" w:color="000000" w:fill="D9D9D9"/>
            <w:noWrap/>
            <w:vAlign w:val="center"/>
            <w:hideMark/>
          </w:tcPr>
          <w:p w14:paraId="7C5C40B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7A2B1FB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nil"/>
            </w:tcBorders>
            <w:shd w:val="clear" w:color="000000" w:fill="D9D9D9"/>
            <w:noWrap/>
            <w:vAlign w:val="center"/>
            <w:hideMark/>
          </w:tcPr>
          <w:p w14:paraId="636D9A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single" w:sz="12" w:space="0" w:color="auto"/>
              <w:bottom w:val="nil"/>
              <w:right w:val="single" w:sz="8" w:space="0" w:color="auto"/>
            </w:tcBorders>
            <w:shd w:val="clear" w:color="000000" w:fill="FFFFFF"/>
            <w:noWrap/>
            <w:vAlign w:val="center"/>
            <w:hideMark/>
          </w:tcPr>
          <w:p w14:paraId="7ED308C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0103B9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single" w:sz="8" w:space="0" w:color="auto"/>
            </w:tcBorders>
            <w:shd w:val="clear" w:color="000000" w:fill="FFFFFF"/>
            <w:noWrap/>
            <w:vAlign w:val="center"/>
            <w:hideMark/>
          </w:tcPr>
          <w:p w14:paraId="06E747F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71BF7AA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12" w:space="0" w:color="auto"/>
            </w:tcBorders>
            <w:shd w:val="clear" w:color="000000" w:fill="FFFFFF"/>
            <w:noWrap/>
            <w:vAlign w:val="center"/>
            <w:hideMark/>
          </w:tcPr>
          <w:p w14:paraId="59D26F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D9D9D9"/>
            <w:noWrap/>
            <w:vAlign w:val="center"/>
            <w:hideMark/>
          </w:tcPr>
          <w:p w14:paraId="7903644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122B238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8" w:space="0" w:color="auto"/>
            </w:tcBorders>
            <w:shd w:val="clear" w:color="000000" w:fill="D9D9D9"/>
            <w:noWrap/>
            <w:vAlign w:val="center"/>
            <w:hideMark/>
          </w:tcPr>
          <w:p w14:paraId="1BFED82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1AB7D99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nil"/>
            </w:tcBorders>
            <w:shd w:val="clear" w:color="000000" w:fill="D9D9D9"/>
            <w:noWrap/>
            <w:vAlign w:val="center"/>
            <w:hideMark/>
          </w:tcPr>
          <w:p w14:paraId="1A22516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single" w:sz="12" w:space="0" w:color="auto"/>
              <w:bottom w:val="nil"/>
              <w:right w:val="single" w:sz="8" w:space="0" w:color="auto"/>
            </w:tcBorders>
            <w:shd w:val="clear" w:color="000000" w:fill="FFFFFF"/>
            <w:noWrap/>
            <w:vAlign w:val="center"/>
            <w:hideMark/>
          </w:tcPr>
          <w:p w14:paraId="319928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5BAAA8B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single" w:sz="8" w:space="0" w:color="auto"/>
            </w:tcBorders>
            <w:shd w:val="clear" w:color="000000" w:fill="FFFFFF"/>
            <w:noWrap/>
            <w:vAlign w:val="center"/>
            <w:hideMark/>
          </w:tcPr>
          <w:p w14:paraId="3D1789E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w:t>
            </w:r>
          </w:p>
        </w:tc>
        <w:tc>
          <w:tcPr>
            <w:tcW w:w="227" w:type="dxa"/>
            <w:tcBorders>
              <w:top w:val="nil"/>
              <w:left w:val="nil"/>
              <w:bottom w:val="nil"/>
              <w:right w:val="single" w:sz="8" w:space="0" w:color="auto"/>
            </w:tcBorders>
            <w:shd w:val="clear" w:color="000000" w:fill="F2F2F2"/>
            <w:noWrap/>
            <w:vAlign w:val="center"/>
            <w:hideMark/>
          </w:tcPr>
          <w:p w14:paraId="4B11AA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12" w:space="0" w:color="auto"/>
            </w:tcBorders>
            <w:shd w:val="clear" w:color="auto" w:fill="FF0000"/>
            <w:noWrap/>
            <w:vAlign w:val="center"/>
            <w:hideMark/>
          </w:tcPr>
          <w:p w14:paraId="7FCC6C5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4</w:t>
            </w:r>
          </w:p>
        </w:tc>
      </w:tr>
      <w:tr w:rsidR="007F027C" w:rsidRPr="007F027C" w14:paraId="13BCE7F8" w14:textId="77777777" w:rsidTr="006F17BA">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99B101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6CC4556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430D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5FF3A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B6B8E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46ED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6410B8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08AE6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BC221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188FA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EFA6C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82AD1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C15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3E3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03E7E0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9287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auto" w:fill="FF0000"/>
            <w:noWrap/>
            <w:vAlign w:val="bottom"/>
            <w:hideMark/>
          </w:tcPr>
          <w:p w14:paraId="1D6290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694118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15531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C5CB1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17D2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BF22E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4EE7D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C3E52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E169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B952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3A16B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29900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2B50A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6725E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A9CE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595E54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2D89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931B7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350CE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E015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44E0D6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08103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813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813BE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88C04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E95C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3BF7D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4A19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9D2A8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1A41B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FD1C7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4DCFC0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2942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7F492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C9AC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7D875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60F3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11182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7BB4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5AD08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7A22BC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1B56C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A71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97EFE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804B6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0000"/>
            <w:noWrap/>
            <w:vAlign w:val="bottom"/>
            <w:hideMark/>
          </w:tcPr>
          <w:p w14:paraId="47E41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44E26D3E" w14:textId="77777777" w:rsidTr="006F17BA">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511BD8AE"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34545EE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C9C0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792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0AAC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E0D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4C79F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946E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616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24AE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3AE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B7191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EE09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45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C8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D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74C11A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F13CC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A322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822F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5422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BE35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150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EF98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BD2F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D10A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39C94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EDE5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6E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5737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010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5D52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F3E88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54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3B9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0810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772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416EE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D1C7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DFD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C5F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FC2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C3B1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1A8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DEB3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87B1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2C16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09B4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F432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3D3A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01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AD15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2BF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BA1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22C3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B065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12AE4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591F4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597C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09B1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E30A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020CEC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3B36CECF" w14:textId="77777777" w:rsidTr="006F17BA">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3D85BCE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4EAD423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D2E0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08B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89374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EF44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534D1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65CCA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E150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DAC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D75C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313A9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5060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858D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95A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35BB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0000"/>
            <w:noWrap/>
            <w:vAlign w:val="bottom"/>
            <w:hideMark/>
          </w:tcPr>
          <w:p w14:paraId="405B26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3D1DB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EA7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63DD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95A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652B1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5D4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F7A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AC9C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044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A492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A52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4DBE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9418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7D4C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D9AA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163D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3DEF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107E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D31E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01502C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BCEE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EC5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507F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31BC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D2474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8B2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1E74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874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38BB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07E71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D6E3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25E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53D6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400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885C7B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F4AA1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2186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2F24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8E49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698FC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61B1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6A2A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FA30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FA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42FB3B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1FD75380" w14:textId="77777777" w:rsidTr="006F17BA">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0A8C1A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18FC94"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9E9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3B36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B47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66CF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B34F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8EE9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55DDC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28DA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072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05779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CD88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EFF2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12CC7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ED91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0000"/>
            <w:noWrap/>
            <w:vAlign w:val="bottom"/>
            <w:hideMark/>
          </w:tcPr>
          <w:p w14:paraId="0DFF30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1EDD7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C61D4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029CD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CA0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7169F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9FF7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EA3D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D3F9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3312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46A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74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9E47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3251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7324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C4989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C3DEE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F9E3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38ED8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0241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39BD8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CDE2B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4355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39B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E14F1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48A8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0531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362D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C818F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5C68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110F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231E7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9BCA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C53B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9ACE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8FC2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D7B5B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714A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551B7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EE4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2D5A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AA57F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2239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F259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57261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0000"/>
            <w:noWrap/>
            <w:vAlign w:val="bottom"/>
            <w:hideMark/>
          </w:tcPr>
          <w:p w14:paraId="0006CC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15DD85CA" w14:textId="77777777" w:rsidTr="006F17BA">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2AB269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1AF3AB0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F5B6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64C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408C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5935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6C16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AD7C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3DB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405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3CF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5828C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651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47F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2BC8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B360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4386D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CB25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BC9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A09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FE5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6A724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52FE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58C7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F90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8B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F0E02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72DA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32C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63C3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274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D0F2C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8C7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BAE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86A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119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3195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3F3F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7DCD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398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ACF5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6501A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D6F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595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72D2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4F1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17341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B11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B4D2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0B74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92A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EBEE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2074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43A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F2EA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0F5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7B65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01D9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F11B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C60F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5DDB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24BD86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16B4200E"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E624D14"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33E90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7FBF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F4E5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14B6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997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D81C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36F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5B11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C74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9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13920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A5D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595B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13EE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883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2EA7C2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E72E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E403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8DF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0BB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B9B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E1B9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8D7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87E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57D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410C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E4A1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B3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8624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45C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32541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4BB7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41A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461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F6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D4A08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24C5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953A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FA06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CFB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3469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B869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A29C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4A26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BB51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B2FCF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52D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21B4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2535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57952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5F39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200A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4CE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F21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74575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B24D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DBC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51C9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B23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731564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081EDBAA"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73E781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2924E11"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C9CD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CE1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BA6F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475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6C3A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FD8B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8C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77D8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AE0C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02F9F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F479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F478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B6A6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1079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5823A5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9B0A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D50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50F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D4DF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84D4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CA5C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3D9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FFE9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F931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F634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58E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C6F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CB8B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2A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C1611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9E0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F71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255A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1FD0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7E96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5B3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8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109B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2E1D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432F2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8D9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3A1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CAD4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3F29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2843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B3F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30D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CB10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3AD3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E0BD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D0F8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D00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DAF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A350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6587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2B70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813C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F904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2A00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0554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5D7902BC"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22DDBE1C"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2F83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89FB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789D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4C27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3D1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9DED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BF05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3F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31D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624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92F1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432F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6F94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9944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35EEB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D508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C670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E73B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372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67AA7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6C5DC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56D7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9DD1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6811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075D6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3BFCB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F56F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D4E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D97F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A077D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5C4A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9E2E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5A6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939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3406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F379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3C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3001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BCF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60A59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15F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809F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6C73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1E6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1163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351D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C418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75C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DB88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C1287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14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BDC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B47D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33E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53C6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F5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0A43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DBC7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F4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187F0F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502BF6D0"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066AC32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8CCCB3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39CCA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23D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7CAE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0DFD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9C941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EFC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0FCE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B52A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2D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40ADD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FE6E8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6F6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5040F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D39F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0000"/>
            <w:noWrap/>
            <w:vAlign w:val="bottom"/>
            <w:hideMark/>
          </w:tcPr>
          <w:p w14:paraId="0C9BEB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B268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B5DCE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B8C2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1794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AAB2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2D2A9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B60E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15CAC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5D2A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0270E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6554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6C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ABE85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22E9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877A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26AA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5E4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CAC1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3047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3DC6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F036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586C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471C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1974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08BF8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4C78D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1B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8BED0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4E5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BC99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5AB4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AA1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47C97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C32A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C4E99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E619E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0996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4D00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96A9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DFA3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617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F57BB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C620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E724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0000"/>
            <w:noWrap/>
            <w:vAlign w:val="bottom"/>
            <w:hideMark/>
          </w:tcPr>
          <w:p w14:paraId="686D9C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2F932B6D" w14:textId="77777777" w:rsidTr="006F17BA">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1A87B27" w14:textId="3A7F6FD6" w:rsidR="007F027C" w:rsidRPr="006F17BA" w:rsidRDefault="007F027C" w:rsidP="007F027C">
            <w:pPr>
              <w:spacing w:before="0" w:line="240" w:lineRule="auto"/>
              <w:jc w:val="center"/>
              <w:rPr>
                <w:rFonts w:eastAsia="Times New Roman" w:cs="Arial"/>
                <w:b/>
                <w:bCs/>
                <w:i/>
                <w:iCs/>
                <w:color w:val="000000"/>
                <w:szCs w:val="24"/>
                <w:lang w:val="ca-ES" w:eastAsia="ca-ES"/>
              </w:rPr>
            </w:pPr>
            <w:r w:rsidRPr="006F17BA">
              <w:rPr>
                <w:rFonts w:eastAsia="Times New Roman" w:cs="Arial"/>
                <w:b/>
                <w:bCs/>
                <w:i/>
                <w:iCs/>
                <w:color w:val="000000"/>
                <w:szCs w:val="24"/>
                <w:lang w:val="ca-ES" w:eastAsia="ca-ES"/>
              </w:rPr>
              <w:t>SERV</w:t>
            </w:r>
            <w:r w:rsidR="006F17BA" w:rsidRPr="006F17BA">
              <w:rPr>
                <w:rFonts w:eastAsia="Times New Roman" w:cs="Arial"/>
                <w:b/>
                <w:bCs/>
                <w:i/>
                <w:iCs/>
                <w:color w:val="000000"/>
                <w:szCs w:val="24"/>
                <w:lang w:val="ca-ES" w:eastAsia="ca-ES"/>
              </w:rPr>
              <w:t>E</w:t>
            </w:r>
            <w:r w:rsidRPr="006F17BA">
              <w:rPr>
                <w:rFonts w:eastAsia="Times New Roman" w:cs="Arial"/>
                <w:b/>
                <w:bCs/>
                <w:i/>
                <w:iCs/>
                <w:color w:val="000000"/>
                <w:szCs w:val="24"/>
                <w:lang w:val="ca-ES" w:eastAsia="ca-ES"/>
              </w:rPr>
              <w:t>R</w:t>
            </w:r>
          </w:p>
        </w:tc>
        <w:tc>
          <w:tcPr>
            <w:tcW w:w="724" w:type="dxa"/>
            <w:tcBorders>
              <w:top w:val="nil"/>
              <w:left w:val="nil"/>
              <w:bottom w:val="single" w:sz="8" w:space="0" w:color="auto"/>
              <w:right w:val="nil"/>
            </w:tcBorders>
            <w:shd w:val="clear" w:color="000000" w:fill="BFBFBF"/>
            <w:vAlign w:val="center"/>
            <w:hideMark/>
          </w:tcPr>
          <w:p w14:paraId="77896F1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77C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83F5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5C56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722C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C1C68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E9FD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A1EF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635C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EA8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F2AB6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A01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C05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427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A745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113365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D35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6B5B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94E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982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BBF18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261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EF87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828FD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990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F84A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5211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34B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F58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1D20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AE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B19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8DE5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EE6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7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CC94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5D0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E7E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1E4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3DF2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8906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BAEA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C819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8BE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5B6A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0148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480C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166F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BA28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B3BD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66F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296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46FC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51BA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7A1C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AFDB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9721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EDD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4683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E4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3BA7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113648C6" w14:textId="77777777" w:rsidTr="006F17BA">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BF5CEE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00EAF95"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CC9900"/>
            <w:noWrap/>
            <w:vAlign w:val="bottom"/>
            <w:hideMark/>
          </w:tcPr>
          <w:p w14:paraId="2E72CE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55BA5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27D5F4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60BE4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213BB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A2CBA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0ED7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1AD6C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51D5C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9900"/>
            <w:noWrap/>
            <w:vAlign w:val="bottom"/>
            <w:hideMark/>
          </w:tcPr>
          <w:p w14:paraId="627E61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D0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178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A42F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C23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659EE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8EEA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C643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0935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490A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7345C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EBFC6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17B5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54E0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23C5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49D4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723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69A2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7FF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65C5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A5B0C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208C1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F69E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222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013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9DD4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A2F21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2A11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E4B6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7DF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0991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FFFB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F55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25BE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7A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63430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402F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6F74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D149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F58C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82484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EF8C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F03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9920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6E09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770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01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0F1A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6C6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8DDB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442317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398BAEC1"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A928B6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12F9CB9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049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57BB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BC49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4F8A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7A899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FD2D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CD540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C0987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A5F9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6DB3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996633"/>
            <w:noWrap/>
            <w:vAlign w:val="bottom"/>
            <w:hideMark/>
          </w:tcPr>
          <w:p w14:paraId="018071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377E3B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00CB91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1C926A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996633"/>
            <w:noWrap/>
            <w:vAlign w:val="bottom"/>
            <w:hideMark/>
          </w:tcPr>
          <w:p w14:paraId="381DD1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00F6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F02F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F62D7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FF4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6AA75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4646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7F4E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FEDF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E405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7A419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7F7E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AC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FCC4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0966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5C0D1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12D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F3EB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791C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FF97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167D5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76BC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C2D4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383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C3C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5D1D5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DFA8D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13C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2D7A5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5F20D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FBFB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DC0E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241A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F1901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661D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1814C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8518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D09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13476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C45C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C0E8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49A3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1DD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3962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959C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0000"/>
            <w:noWrap/>
            <w:vAlign w:val="bottom"/>
            <w:hideMark/>
          </w:tcPr>
          <w:p w14:paraId="3D9288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5AEC69C1" w14:textId="77777777" w:rsidTr="006F17BA">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3EBBFF8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4D478B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B05E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1AD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D48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FF1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8CEA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0C90B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92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339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6E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CD58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D63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480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5191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1E2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489229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2A5FB0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3410A5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7D9C1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6874A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99FF"/>
            <w:noWrap/>
            <w:vAlign w:val="bottom"/>
            <w:hideMark/>
          </w:tcPr>
          <w:p w14:paraId="5DBAAF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D974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631E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88F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D80E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7A38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135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D79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0CFF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C2A9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5F8BF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2CE6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D764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3638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21F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80C2C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02BB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0E4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A5C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D23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FF99A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59DA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4FEE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72A1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2E16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AE5C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13EF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D0A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C84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D0F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25D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CA60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E354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1E3C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16A4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A087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7C0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84A4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8F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9C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7684AC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7096A0B2"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AA1EBD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70E1E2C2"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C52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534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1A4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B73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D928C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16B1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270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8D43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A1D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70A5A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34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664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AE1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3979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0CFD2E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FCF3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1AA1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B2B9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7193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25C1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00FF"/>
            <w:noWrap/>
            <w:vAlign w:val="bottom"/>
            <w:hideMark/>
          </w:tcPr>
          <w:p w14:paraId="64816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52E9F8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F077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1FEB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8FCB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8415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3C1D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5743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BB23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5B07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03BF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699B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884F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6C4A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37313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ADB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5460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12E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772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1E0B5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A92E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E08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53F9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921F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C7C7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4DD2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0E9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9877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250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7A1A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BF16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B9C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0EF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B12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92A6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0FE6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95F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E30E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B6C0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7DF30F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1978C483"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5D9FD302"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76EE7C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BF18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0BC6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C92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05EC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4439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5EA1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534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9791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C35A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381E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AA5E9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F8D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22B1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EA3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7A0526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A975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FFCC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49D6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C391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5AFF4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4183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4E12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41DCF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6AF38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00FF"/>
            <w:noWrap/>
            <w:vAlign w:val="bottom"/>
            <w:hideMark/>
          </w:tcPr>
          <w:p w14:paraId="6B06F6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051A90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7221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220E2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144B27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00FF"/>
            <w:noWrap/>
            <w:vAlign w:val="bottom"/>
            <w:hideMark/>
          </w:tcPr>
          <w:p w14:paraId="2240E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FD5F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BAC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E9896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04A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1E6E2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928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7FCA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8266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971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BA2FF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348F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6F83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022D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E7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D03D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CCA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CCD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F24C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6AC4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B1424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865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DFC3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B561B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61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C358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3656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9603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0779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CC25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50BDB9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5C9367B6"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49179D85"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02DF8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46A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1CB8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D6B8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69AF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73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621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786D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092E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5565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F1F4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95E1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EFB3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D5D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E78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4737A4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2B9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B90A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E5A0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D17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B60A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BF8C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97C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7BE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1FD0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E69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496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DF7D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D66B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34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14F32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00CC"/>
            <w:noWrap/>
            <w:vAlign w:val="bottom"/>
            <w:hideMark/>
          </w:tcPr>
          <w:p w14:paraId="165033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1DE33C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319399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06743E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00CC"/>
            <w:noWrap/>
            <w:vAlign w:val="bottom"/>
            <w:hideMark/>
          </w:tcPr>
          <w:p w14:paraId="34966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11E5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96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038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7B6B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3E012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638CC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1065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203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54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8E86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BAD0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4A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46C0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5B9E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D2B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53F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E13D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1418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F748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97E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453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8378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A73E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0E0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768B64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298A6327"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DFEA2A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B201CF"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C3D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D75A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B62C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CF1C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57BDA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8CA2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788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810C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CAB6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EBF28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671EE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885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CBD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228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1B756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7B7C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3E3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E376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3CB3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CA49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678D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EC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2DD1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C753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DD41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1C5B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F62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4DC5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A753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3A4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9BC8B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A0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7E1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949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FA6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D886A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572C5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F22A7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F7F8C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00CC"/>
            <w:noWrap/>
            <w:vAlign w:val="bottom"/>
            <w:hideMark/>
          </w:tcPr>
          <w:p w14:paraId="1B437E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6600CC"/>
            <w:noWrap/>
            <w:vAlign w:val="bottom"/>
            <w:hideMark/>
          </w:tcPr>
          <w:p w14:paraId="0768C3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91586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9E1F3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C45F9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03821C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18311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C5583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79A2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7F720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53AB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6A6DFD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189FE0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86D5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51E9C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226E8D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732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7313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CA37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FC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0000"/>
            <w:noWrap/>
            <w:vAlign w:val="bottom"/>
            <w:hideMark/>
          </w:tcPr>
          <w:p w14:paraId="467C4C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7F027C" w:rsidRPr="007F027C" w14:paraId="4C80082B" w14:textId="77777777" w:rsidTr="006F17BA">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D0AA111"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5BD1D1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B4FE1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278E3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AEEA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5C2F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A19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47A0E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39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E3F60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5CA8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DA61B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869E3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5B9E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CEF7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04CE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0000"/>
            <w:noWrap/>
            <w:vAlign w:val="bottom"/>
            <w:hideMark/>
          </w:tcPr>
          <w:p w14:paraId="28600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671A3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986D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BF41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416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EE394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BD4E3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37B0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08BE4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DCBD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C50D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90DA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0A9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D705B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8267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07BE68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EBF71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678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BDA32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CD926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B9DB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23144B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264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2B706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840D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FED2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0E089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03D2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AB3B29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D737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D81BC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53C13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B214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D4A8D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5F2B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909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8B1D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EC40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37A6F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232A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F107B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0660B9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47C49E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5CFAC0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1AB6D8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6600FF"/>
            <w:noWrap/>
            <w:vAlign w:val="bottom"/>
            <w:hideMark/>
          </w:tcPr>
          <w:p w14:paraId="739C4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bl>
    <w:p w14:paraId="186485EF" w14:textId="0BCFC118" w:rsidR="00773E81" w:rsidRDefault="00554FFE" w:rsidP="00554FFE">
      <w:pPr>
        <w:pStyle w:val="Llegenda"/>
        <w:sectPr w:rsidR="00773E81" w:rsidSect="00773E81">
          <w:pgSz w:w="16838" w:h="11906" w:orient="landscape" w:code="9"/>
          <w:pgMar w:top="1418" w:right="1701" w:bottom="1418" w:left="1418" w:header="709" w:footer="709" w:gutter="284"/>
          <w:cols w:space="708"/>
          <w:docGrid w:linePitch="360"/>
        </w:sectPr>
      </w:pPr>
      <w:bookmarkStart w:id="93" w:name="_Toc63454873"/>
      <w:r w:rsidRPr="006835F7">
        <w:t xml:space="preserve">Tabla </w:t>
      </w:r>
      <w:r w:rsidRPr="006835F7">
        <w:fldChar w:fldCharType="begin"/>
      </w:r>
      <w:r w:rsidRPr="006835F7">
        <w:instrText xml:space="preserve"> STYLEREF 1 \s </w:instrText>
      </w:r>
      <w:r w:rsidRPr="006835F7">
        <w:fldChar w:fldCharType="separate"/>
      </w:r>
      <w:r w:rsidR="0036044E">
        <w:rPr>
          <w:noProof/>
        </w:rPr>
        <w:t>5</w:t>
      </w:r>
      <w:r w:rsidRPr="006835F7">
        <w:fldChar w:fldCharType="end"/>
      </w:r>
      <w:r w:rsidRPr="006835F7">
        <w:t>.</w:t>
      </w:r>
      <w:r w:rsidRPr="006835F7">
        <w:fldChar w:fldCharType="begin"/>
      </w:r>
      <w:r w:rsidRPr="006835F7">
        <w:instrText xml:space="preserve"> SEQ Tabla \* ARABIC \s 1 </w:instrText>
      </w:r>
      <w:r w:rsidRPr="006835F7">
        <w:fldChar w:fldCharType="separate"/>
      </w:r>
      <w:r w:rsidR="0036044E">
        <w:rPr>
          <w:noProof/>
        </w:rPr>
        <w:t>3</w:t>
      </w:r>
      <w:r w:rsidRPr="006835F7">
        <w:fldChar w:fldCharType="end"/>
      </w:r>
      <w:r w:rsidRPr="006835F7">
        <w:t>: Cronograma del producto (</w:t>
      </w:r>
      <w:proofErr w:type="gramStart"/>
      <w:r w:rsidR="007F027C">
        <w:t>Marzo</w:t>
      </w:r>
      <w:proofErr w:type="gramEnd"/>
      <w:r w:rsidR="007F027C">
        <w:t xml:space="preserve"> </w:t>
      </w:r>
      <w:r w:rsidRPr="006835F7">
        <w:t xml:space="preserve">- </w:t>
      </w:r>
      <w:r w:rsidR="007F027C">
        <w:t>Junio</w:t>
      </w:r>
      <w:r w:rsidRPr="006835F7">
        <w:t>)</w:t>
      </w:r>
      <w:bookmarkEnd w:id="93"/>
    </w:p>
    <w:p w14:paraId="54A288DB" w14:textId="2178D7C9" w:rsidR="00196563" w:rsidRPr="00722C10" w:rsidRDefault="00196563" w:rsidP="009A72B4">
      <w:pPr>
        <w:pStyle w:val="Pargrafdellista"/>
        <w:ind w:left="0"/>
        <w:sectPr w:rsidR="00196563" w:rsidRPr="00722C10" w:rsidSect="00E52FEC">
          <w:pgSz w:w="11906" w:h="16838" w:code="9"/>
          <w:pgMar w:top="1701" w:right="1418" w:bottom="1418" w:left="1418" w:header="709" w:footer="709" w:gutter="284"/>
          <w:cols w:space="708"/>
          <w:docGrid w:linePitch="360"/>
        </w:sectPr>
      </w:pPr>
    </w:p>
    <w:p w14:paraId="054E6559" w14:textId="3FB34987" w:rsidR="00027435" w:rsidRPr="00722C10" w:rsidRDefault="00850C4E" w:rsidP="009610BE">
      <w:pPr>
        <w:pStyle w:val="Ttol1"/>
        <w:rPr>
          <w:highlight w:val="yellow"/>
        </w:rPr>
      </w:pPr>
      <w:bookmarkStart w:id="94" w:name="_BIBLIOGRAFÍA"/>
      <w:bookmarkStart w:id="95" w:name="_Toc60338181"/>
      <w:bookmarkStart w:id="96" w:name="_Toc63454860"/>
      <w:bookmarkEnd w:id="94"/>
      <w:r w:rsidRPr="00722C10">
        <w:rPr>
          <w:highlight w:val="yellow"/>
        </w:rPr>
        <w:lastRenderedPageBreak/>
        <w:t>BIBLIOGRAFÍA</w:t>
      </w:r>
      <w:bookmarkEnd w:id="95"/>
      <w:bookmarkEnd w:id="96"/>
    </w:p>
    <w:p w14:paraId="41D6E8B4" w14:textId="77777777" w:rsidR="00510552" w:rsidRPr="0036044E" w:rsidRDefault="00F16449" w:rsidP="00510552">
      <w:pPr>
        <w:pStyle w:val="Bibliografia"/>
        <w:rPr>
          <w:rFonts w:cs="Arial"/>
          <w:szCs w:val="24"/>
          <w:lang w:val="en-US"/>
        </w:rPr>
      </w:pPr>
      <w:r>
        <w:fldChar w:fldCharType="begin"/>
      </w:r>
      <w:r w:rsidR="00510552">
        <w:rPr>
          <w:lang w:val="en-US"/>
        </w:rPr>
        <w:instrText xml:space="preserve"> ADDIN ZOTERO_BIBL {"uncited":[],"omitted":[],"custom":[]} CSL_BIBLIOGRAPHY </w:instrText>
      </w:r>
      <w:r>
        <w:fldChar w:fldCharType="separate"/>
      </w:r>
      <w:r w:rsidR="00510552" w:rsidRPr="0036044E">
        <w:rPr>
          <w:rFonts w:cs="Arial"/>
          <w:szCs w:val="24"/>
          <w:lang w:val="en-US"/>
        </w:rPr>
        <w:t xml:space="preserve">Activision. (2004). </w:t>
      </w:r>
      <w:r w:rsidR="00510552" w:rsidRPr="0036044E">
        <w:rPr>
          <w:rFonts w:cs="Arial"/>
          <w:i/>
          <w:iCs/>
          <w:szCs w:val="24"/>
          <w:lang w:val="en-US"/>
        </w:rPr>
        <w:t>Call of Duty</w:t>
      </w:r>
      <w:r w:rsidR="00510552" w:rsidRPr="0036044E">
        <w:rPr>
          <w:rFonts w:cs="Arial"/>
          <w:szCs w:val="24"/>
          <w:lang w:val="en-US"/>
        </w:rPr>
        <w:t>.</w:t>
      </w:r>
    </w:p>
    <w:p w14:paraId="6CAA0C3E" w14:textId="77777777" w:rsidR="00510552" w:rsidRPr="00510552" w:rsidRDefault="00510552" w:rsidP="00510552">
      <w:pPr>
        <w:pStyle w:val="Bibliografia"/>
        <w:rPr>
          <w:rFonts w:cs="Arial"/>
          <w:szCs w:val="24"/>
          <w:lang w:val="en-US"/>
        </w:rPr>
      </w:pPr>
      <w:r w:rsidRPr="00510552">
        <w:rPr>
          <w:rFonts w:cs="Arial"/>
          <w:szCs w:val="24"/>
          <w:lang w:val="en-US"/>
        </w:rPr>
        <w:t xml:space="preserve">Beenox. (2019). </w:t>
      </w:r>
      <w:r w:rsidRPr="00510552">
        <w:rPr>
          <w:rFonts w:cs="Arial"/>
          <w:i/>
          <w:iCs/>
          <w:szCs w:val="24"/>
          <w:lang w:val="en-US"/>
        </w:rPr>
        <w:t>Crash Team Racing Nitro Fueled</w:t>
      </w:r>
      <w:r w:rsidRPr="00510552">
        <w:rPr>
          <w:rFonts w:cs="Arial"/>
          <w:szCs w:val="24"/>
          <w:lang w:val="en-US"/>
        </w:rPr>
        <w:t>.</w:t>
      </w:r>
    </w:p>
    <w:p w14:paraId="52A491F8" w14:textId="77777777" w:rsidR="00510552" w:rsidRPr="00510552" w:rsidRDefault="00510552" w:rsidP="00510552">
      <w:pPr>
        <w:pStyle w:val="Bibliografia"/>
        <w:rPr>
          <w:rFonts w:cs="Arial"/>
          <w:szCs w:val="24"/>
          <w:lang w:val="en-US"/>
        </w:rPr>
      </w:pPr>
      <w:r w:rsidRPr="00510552">
        <w:rPr>
          <w:rFonts w:cs="Arial"/>
          <w:szCs w:val="24"/>
          <w:lang w:val="en-US"/>
        </w:rPr>
        <w:t xml:space="preserve">Dahl, R. L. (2009). </w:t>
      </w:r>
      <w:r w:rsidRPr="00510552">
        <w:rPr>
          <w:rFonts w:cs="Arial"/>
          <w:i/>
          <w:iCs/>
          <w:szCs w:val="24"/>
          <w:lang w:val="en-US"/>
        </w:rPr>
        <w:t>Node.js</w:t>
      </w:r>
      <w:r w:rsidRPr="00510552">
        <w:rPr>
          <w:rFonts w:cs="Arial"/>
          <w:szCs w:val="24"/>
          <w:lang w:val="en-US"/>
        </w:rPr>
        <w:t>. https://nodejs.org/en/</w:t>
      </w:r>
    </w:p>
    <w:p w14:paraId="0E80C338" w14:textId="77777777" w:rsidR="00510552" w:rsidRPr="00510552" w:rsidRDefault="00510552" w:rsidP="00510552">
      <w:pPr>
        <w:pStyle w:val="Bibliografia"/>
        <w:rPr>
          <w:rFonts w:cs="Arial"/>
          <w:szCs w:val="24"/>
          <w:lang w:val="en-US"/>
        </w:rPr>
      </w:pPr>
      <w:r w:rsidRPr="00510552">
        <w:rPr>
          <w:rFonts w:cs="Arial"/>
          <w:szCs w:val="24"/>
          <w:lang w:val="en-US"/>
        </w:rPr>
        <w:t xml:space="preserve">Daleske, J. (1973). </w:t>
      </w:r>
      <w:r w:rsidRPr="00510552">
        <w:rPr>
          <w:rFonts w:cs="Arial"/>
          <w:i/>
          <w:iCs/>
          <w:szCs w:val="24"/>
          <w:lang w:val="en-US"/>
        </w:rPr>
        <w:t>Empire</w:t>
      </w:r>
      <w:r w:rsidRPr="00510552">
        <w:rPr>
          <w:rFonts w:cs="Arial"/>
          <w:szCs w:val="24"/>
          <w:lang w:val="en-US"/>
        </w:rPr>
        <w:t>.</w:t>
      </w:r>
    </w:p>
    <w:p w14:paraId="7CCDF2F0" w14:textId="77777777" w:rsidR="00510552" w:rsidRPr="00510552" w:rsidRDefault="00510552" w:rsidP="00510552">
      <w:pPr>
        <w:pStyle w:val="Bibliografia"/>
        <w:rPr>
          <w:rFonts w:cs="Arial"/>
          <w:szCs w:val="24"/>
          <w:lang w:val="en-US"/>
        </w:rPr>
      </w:pPr>
      <w:r w:rsidRPr="00510552">
        <w:rPr>
          <w:rFonts w:cs="Arial"/>
          <w:szCs w:val="24"/>
          <w:lang w:val="en-US"/>
        </w:rPr>
        <w:t xml:space="preserve">Epic Games. (2014). </w:t>
      </w:r>
      <w:r w:rsidRPr="00510552">
        <w:rPr>
          <w:rFonts w:cs="Arial"/>
          <w:i/>
          <w:iCs/>
          <w:szCs w:val="24"/>
          <w:lang w:val="en-US"/>
        </w:rPr>
        <w:t>Unreal Engine 4</w:t>
      </w:r>
      <w:r w:rsidRPr="00510552">
        <w:rPr>
          <w:rFonts w:cs="Arial"/>
          <w:szCs w:val="24"/>
          <w:lang w:val="en-US"/>
        </w:rPr>
        <w:t>. https://www.unrealengine.com/en-US/</w:t>
      </w:r>
    </w:p>
    <w:p w14:paraId="03EDD8DA" w14:textId="77777777" w:rsidR="00510552" w:rsidRPr="00510552" w:rsidRDefault="00510552" w:rsidP="00510552">
      <w:pPr>
        <w:pStyle w:val="Bibliografia"/>
        <w:rPr>
          <w:rFonts w:cs="Arial"/>
          <w:szCs w:val="24"/>
          <w:lang w:val="en-US"/>
        </w:rPr>
      </w:pPr>
      <w:r w:rsidRPr="00510552">
        <w:rPr>
          <w:rFonts w:cs="Arial"/>
          <w:szCs w:val="24"/>
          <w:lang w:val="en-US"/>
        </w:rPr>
        <w:t xml:space="preserve">Glazer, J. &amp; Sanjay Madhav. (2016). </w:t>
      </w:r>
      <w:r w:rsidRPr="00510552">
        <w:rPr>
          <w:rFonts w:cs="Arial"/>
          <w:i/>
          <w:iCs/>
          <w:szCs w:val="24"/>
          <w:lang w:val="en-US"/>
        </w:rPr>
        <w:t>Multiplayer Game Programming</w:t>
      </w:r>
      <w:r w:rsidRPr="00510552">
        <w:rPr>
          <w:rFonts w:cs="Arial"/>
          <w:szCs w:val="24"/>
          <w:lang w:val="en-US"/>
        </w:rPr>
        <w:t>. Addison-Wesley.</w:t>
      </w:r>
    </w:p>
    <w:p w14:paraId="56A4D9D1" w14:textId="77777777" w:rsidR="00510552" w:rsidRPr="00510552" w:rsidRDefault="00510552" w:rsidP="00510552">
      <w:pPr>
        <w:pStyle w:val="Bibliografia"/>
        <w:rPr>
          <w:rFonts w:cs="Arial"/>
          <w:szCs w:val="24"/>
          <w:lang w:val="en-US"/>
        </w:rPr>
      </w:pPr>
      <w:r w:rsidRPr="00510552">
        <w:rPr>
          <w:rFonts w:cs="Arial"/>
          <w:szCs w:val="24"/>
          <w:lang w:val="en-US"/>
        </w:rPr>
        <w:t xml:space="preserve">ID Software. (1993). </w:t>
      </w:r>
      <w:r w:rsidRPr="00510552">
        <w:rPr>
          <w:rFonts w:cs="Arial"/>
          <w:i/>
          <w:iCs/>
          <w:szCs w:val="24"/>
          <w:lang w:val="en-US"/>
        </w:rPr>
        <w:t>Doom</w:t>
      </w:r>
      <w:r w:rsidRPr="00510552">
        <w:rPr>
          <w:rFonts w:cs="Arial"/>
          <w:szCs w:val="24"/>
          <w:lang w:val="en-US"/>
        </w:rPr>
        <w:t>.</w:t>
      </w:r>
    </w:p>
    <w:p w14:paraId="0D4510BA" w14:textId="77777777" w:rsidR="00510552" w:rsidRPr="00510552" w:rsidRDefault="00510552" w:rsidP="00510552">
      <w:pPr>
        <w:pStyle w:val="Bibliografia"/>
        <w:rPr>
          <w:rFonts w:cs="Arial"/>
          <w:szCs w:val="24"/>
          <w:lang w:val="en-US"/>
        </w:rPr>
      </w:pPr>
      <w:r w:rsidRPr="00510552">
        <w:rPr>
          <w:rFonts w:cs="Arial"/>
          <w:szCs w:val="24"/>
          <w:lang w:val="en-US"/>
        </w:rPr>
        <w:t xml:space="preserve">ISO/IEC JTC 1. (1994). 7. Detailed description of the resulting OSI architecture. En </w:t>
      </w:r>
      <w:r w:rsidRPr="00510552">
        <w:rPr>
          <w:rFonts w:cs="Arial"/>
          <w:i/>
          <w:iCs/>
          <w:szCs w:val="24"/>
          <w:lang w:val="en-US"/>
        </w:rPr>
        <w:t>ISO/IEC 7498-1:1994</w:t>
      </w:r>
      <w:r w:rsidRPr="00510552">
        <w:rPr>
          <w:rFonts w:cs="Arial"/>
          <w:szCs w:val="24"/>
          <w:lang w:val="en-US"/>
        </w:rPr>
        <w:t xml:space="preserve"> (1st Edition, p. 59). https://www.iso.org/standard/20269.html</w:t>
      </w:r>
    </w:p>
    <w:p w14:paraId="2D9F7554" w14:textId="77777777" w:rsidR="00510552" w:rsidRPr="00510552" w:rsidRDefault="00510552" w:rsidP="00510552">
      <w:pPr>
        <w:pStyle w:val="Bibliografia"/>
        <w:rPr>
          <w:rFonts w:cs="Arial"/>
          <w:szCs w:val="24"/>
          <w:lang w:val="en-US"/>
        </w:rPr>
      </w:pPr>
      <w:r w:rsidRPr="00510552">
        <w:rPr>
          <w:rFonts w:cs="Arial"/>
          <w:szCs w:val="24"/>
          <w:lang w:val="en-US"/>
        </w:rPr>
        <w:t xml:space="preserve">Jim Bowery. (1974). </w:t>
      </w:r>
      <w:r w:rsidRPr="00510552">
        <w:rPr>
          <w:rFonts w:cs="Arial"/>
          <w:i/>
          <w:iCs/>
          <w:szCs w:val="24"/>
          <w:lang w:val="en-US"/>
        </w:rPr>
        <w:t>Maze War</w:t>
      </w:r>
      <w:r w:rsidRPr="00510552">
        <w:rPr>
          <w:rFonts w:cs="Arial"/>
          <w:szCs w:val="24"/>
          <w:lang w:val="en-US"/>
        </w:rPr>
        <w:t>.</w:t>
      </w:r>
    </w:p>
    <w:p w14:paraId="5964F579" w14:textId="77777777" w:rsidR="00510552" w:rsidRPr="00510552" w:rsidRDefault="00510552" w:rsidP="00510552">
      <w:pPr>
        <w:pStyle w:val="Bibliografia"/>
        <w:rPr>
          <w:rFonts w:cs="Arial"/>
          <w:szCs w:val="24"/>
          <w:lang w:val="en-US"/>
        </w:rPr>
      </w:pPr>
      <w:r w:rsidRPr="00510552">
        <w:rPr>
          <w:rFonts w:cs="Arial"/>
          <w:szCs w:val="24"/>
          <w:lang w:val="en-US"/>
        </w:rPr>
        <w:t xml:space="preserve">Mojang. (2011). </w:t>
      </w:r>
      <w:r w:rsidRPr="00510552">
        <w:rPr>
          <w:rFonts w:cs="Arial"/>
          <w:i/>
          <w:iCs/>
          <w:szCs w:val="24"/>
          <w:lang w:val="en-US"/>
        </w:rPr>
        <w:t>Minecraft</w:t>
      </w:r>
      <w:r w:rsidRPr="00510552">
        <w:rPr>
          <w:rFonts w:cs="Arial"/>
          <w:szCs w:val="24"/>
          <w:lang w:val="en-US"/>
        </w:rPr>
        <w:t>.</w:t>
      </w:r>
    </w:p>
    <w:p w14:paraId="112A1A9F" w14:textId="77777777" w:rsidR="00510552" w:rsidRPr="00510552" w:rsidRDefault="00510552" w:rsidP="00510552">
      <w:pPr>
        <w:pStyle w:val="Bibliografia"/>
        <w:rPr>
          <w:rFonts w:cs="Arial"/>
          <w:szCs w:val="24"/>
          <w:lang w:val="en-US"/>
        </w:rPr>
      </w:pPr>
      <w:r w:rsidRPr="00510552">
        <w:rPr>
          <w:rFonts w:cs="Arial"/>
          <w:szCs w:val="24"/>
          <w:lang w:val="en-US"/>
        </w:rPr>
        <w:t xml:space="preserve">Naughty Dog. (1999). </w:t>
      </w:r>
      <w:r w:rsidRPr="00510552">
        <w:rPr>
          <w:rFonts w:cs="Arial"/>
          <w:i/>
          <w:iCs/>
          <w:szCs w:val="24"/>
          <w:lang w:val="en-US"/>
        </w:rPr>
        <w:t>Crash Team Racing</w:t>
      </w:r>
      <w:r w:rsidRPr="00510552">
        <w:rPr>
          <w:rFonts w:cs="Arial"/>
          <w:szCs w:val="24"/>
          <w:lang w:val="en-US"/>
        </w:rPr>
        <w:t>.</w:t>
      </w:r>
    </w:p>
    <w:p w14:paraId="174BFC50" w14:textId="77777777" w:rsidR="00510552" w:rsidRPr="00510552" w:rsidRDefault="00510552" w:rsidP="00510552">
      <w:pPr>
        <w:pStyle w:val="Bibliografia"/>
        <w:rPr>
          <w:rFonts w:cs="Arial"/>
          <w:szCs w:val="24"/>
        </w:rPr>
      </w:pPr>
      <w:r w:rsidRPr="00510552">
        <w:rPr>
          <w:rFonts w:cs="Arial"/>
          <w:szCs w:val="24"/>
        </w:rPr>
        <w:t xml:space="preserve">Nintendo. (1992). </w:t>
      </w:r>
      <w:r w:rsidRPr="00510552">
        <w:rPr>
          <w:rFonts w:cs="Arial"/>
          <w:i/>
          <w:iCs/>
          <w:szCs w:val="24"/>
        </w:rPr>
        <w:t>Super Mario Kart</w:t>
      </w:r>
      <w:r w:rsidRPr="00510552">
        <w:rPr>
          <w:rFonts w:cs="Arial"/>
          <w:szCs w:val="24"/>
        </w:rPr>
        <w:t>.</w:t>
      </w:r>
    </w:p>
    <w:p w14:paraId="591B4587" w14:textId="77777777" w:rsidR="00510552" w:rsidRPr="00510552" w:rsidRDefault="00510552" w:rsidP="00510552">
      <w:pPr>
        <w:pStyle w:val="Bibliografia"/>
        <w:rPr>
          <w:rFonts w:cs="Arial"/>
          <w:szCs w:val="24"/>
          <w:lang w:val="en-US"/>
        </w:rPr>
      </w:pPr>
      <w:r w:rsidRPr="00510552">
        <w:rPr>
          <w:rFonts w:cs="Arial"/>
          <w:szCs w:val="24"/>
        </w:rPr>
        <w:t xml:space="preserve">Nintendo. </w:t>
      </w:r>
      <w:r w:rsidRPr="00510552">
        <w:rPr>
          <w:rFonts w:cs="Arial"/>
          <w:szCs w:val="24"/>
          <w:lang w:val="en-US"/>
        </w:rPr>
        <w:t xml:space="preserve">(2013). </w:t>
      </w:r>
      <w:r w:rsidRPr="00510552">
        <w:rPr>
          <w:rFonts w:cs="Arial"/>
          <w:i/>
          <w:iCs/>
          <w:szCs w:val="24"/>
          <w:lang w:val="en-US"/>
        </w:rPr>
        <w:t>Mario Kart 8</w:t>
      </w:r>
      <w:r w:rsidRPr="00510552">
        <w:rPr>
          <w:rFonts w:cs="Arial"/>
          <w:szCs w:val="24"/>
          <w:lang w:val="en-US"/>
        </w:rPr>
        <w:t>.</w:t>
      </w:r>
    </w:p>
    <w:p w14:paraId="06473C4A" w14:textId="77777777" w:rsidR="00510552" w:rsidRPr="00510552" w:rsidRDefault="00510552" w:rsidP="00510552">
      <w:pPr>
        <w:pStyle w:val="Bibliografia"/>
        <w:rPr>
          <w:rFonts w:cs="Arial"/>
          <w:szCs w:val="24"/>
          <w:lang w:val="en-US"/>
        </w:rPr>
      </w:pPr>
      <w:r w:rsidRPr="00510552">
        <w:rPr>
          <w:rFonts w:cs="Arial"/>
          <w:szCs w:val="24"/>
          <w:lang w:val="en-US"/>
        </w:rPr>
        <w:lastRenderedPageBreak/>
        <w:t xml:space="preserve">Shuler, R. (2002). </w:t>
      </w:r>
      <w:r w:rsidRPr="00510552">
        <w:rPr>
          <w:rFonts w:cs="Arial"/>
          <w:i/>
          <w:iCs/>
          <w:szCs w:val="24"/>
          <w:lang w:val="en-US"/>
        </w:rPr>
        <w:t>How Does the Internet Work?</w:t>
      </w:r>
      <w:r w:rsidRPr="00510552">
        <w:rPr>
          <w:rFonts w:cs="Arial"/>
          <w:szCs w:val="24"/>
          <w:lang w:val="en-US"/>
        </w:rPr>
        <w:t xml:space="preserve"> https://web.stanford.edu/class/msande91si/www-spr04/readings/week1/InternetWhitepaper.htm</w:t>
      </w:r>
    </w:p>
    <w:p w14:paraId="75E09A1A" w14:textId="77777777" w:rsidR="00510552" w:rsidRPr="00510552" w:rsidRDefault="00510552" w:rsidP="00510552">
      <w:pPr>
        <w:pStyle w:val="Bibliografia"/>
        <w:rPr>
          <w:rFonts w:cs="Arial"/>
          <w:szCs w:val="24"/>
          <w:lang w:val="en-US"/>
        </w:rPr>
      </w:pPr>
      <w:r w:rsidRPr="00510552">
        <w:rPr>
          <w:rFonts w:cs="Arial"/>
          <w:szCs w:val="24"/>
          <w:lang w:val="en-US"/>
        </w:rPr>
        <w:t xml:space="preserve">Square Enix. (2004). </w:t>
      </w:r>
      <w:r w:rsidRPr="00510552">
        <w:rPr>
          <w:rFonts w:cs="Arial"/>
          <w:i/>
          <w:iCs/>
          <w:szCs w:val="24"/>
          <w:lang w:val="en-US"/>
        </w:rPr>
        <w:t>Final Fantasy: Crystal Chronicles</w:t>
      </w:r>
      <w:r w:rsidRPr="00510552">
        <w:rPr>
          <w:rFonts w:cs="Arial"/>
          <w:szCs w:val="24"/>
          <w:lang w:val="en-US"/>
        </w:rPr>
        <w:t>.</w:t>
      </w:r>
    </w:p>
    <w:p w14:paraId="4484D2A1" w14:textId="77777777" w:rsidR="00510552" w:rsidRPr="00510552" w:rsidRDefault="00510552" w:rsidP="00510552">
      <w:pPr>
        <w:pStyle w:val="Bibliografia"/>
        <w:rPr>
          <w:rFonts w:cs="Arial"/>
          <w:szCs w:val="24"/>
          <w:lang w:val="en-US"/>
        </w:rPr>
      </w:pPr>
      <w:r w:rsidRPr="00510552">
        <w:rPr>
          <w:rFonts w:cs="Arial"/>
          <w:szCs w:val="24"/>
          <w:lang w:val="en-US"/>
        </w:rPr>
        <w:t xml:space="preserve">Sumo Digital. (2019). </w:t>
      </w:r>
      <w:r w:rsidRPr="00510552">
        <w:rPr>
          <w:rFonts w:cs="Arial"/>
          <w:i/>
          <w:iCs/>
          <w:szCs w:val="24"/>
          <w:lang w:val="en-US"/>
        </w:rPr>
        <w:t>Team Sonic Racing</w:t>
      </w:r>
      <w:r w:rsidRPr="00510552">
        <w:rPr>
          <w:rFonts w:cs="Arial"/>
          <w:szCs w:val="24"/>
          <w:lang w:val="en-US"/>
        </w:rPr>
        <w:t>.</w:t>
      </w:r>
    </w:p>
    <w:p w14:paraId="369135A4" w14:textId="77777777" w:rsidR="00510552" w:rsidRPr="00510552" w:rsidRDefault="00510552" w:rsidP="00510552">
      <w:pPr>
        <w:pStyle w:val="Bibliografia"/>
        <w:rPr>
          <w:rFonts w:cs="Arial"/>
          <w:szCs w:val="24"/>
          <w:lang w:val="en-US"/>
        </w:rPr>
      </w:pPr>
      <w:r w:rsidRPr="00510552">
        <w:rPr>
          <w:rFonts w:cs="Arial"/>
          <w:szCs w:val="24"/>
          <w:lang w:val="en-US"/>
        </w:rPr>
        <w:t xml:space="preserve">Unity Technologies. (2005). </w:t>
      </w:r>
      <w:r w:rsidRPr="00510552">
        <w:rPr>
          <w:rFonts w:cs="Arial"/>
          <w:i/>
          <w:iCs/>
          <w:szCs w:val="24"/>
          <w:lang w:val="en-US"/>
        </w:rPr>
        <w:t>Unity Engine</w:t>
      </w:r>
      <w:r w:rsidRPr="00510552">
        <w:rPr>
          <w:rFonts w:cs="Arial"/>
          <w:szCs w:val="24"/>
          <w:lang w:val="en-US"/>
        </w:rPr>
        <w:t>. https://unity.com/es</w:t>
      </w:r>
    </w:p>
    <w:p w14:paraId="7BC3B588" w14:textId="77777777" w:rsidR="00510552" w:rsidRPr="00510552" w:rsidRDefault="00510552" w:rsidP="00510552">
      <w:pPr>
        <w:pStyle w:val="Bibliografia"/>
        <w:rPr>
          <w:rFonts w:cs="Arial"/>
          <w:szCs w:val="24"/>
        </w:rPr>
      </w:pPr>
      <w:r w:rsidRPr="00510552">
        <w:rPr>
          <w:rFonts w:cs="Arial"/>
          <w:szCs w:val="24"/>
        </w:rPr>
        <w:t xml:space="preserve">Universidad de Illinois. (1960). </w:t>
      </w:r>
      <w:r w:rsidRPr="00510552">
        <w:rPr>
          <w:rFonts w:cs="Arial"/>
          <w:i/>
          <w:iCs/>
          <w:szCs w:val="24"/>
        </w:rPr>
        <w:t>PLATO</w:t>
      </w:r>
      <w:r w:rsidRPr="00510552">
        <w:rPr>
          <w:rFonts w:cs="Arial"/>
          <w:szCs w:val="24"/>
        </w:rPr>
        <w:t>. https://distributedmuseum.illinois.edu/exhibit/plato/</w:t>
      </w:r>
    </w:p>
    <w:p w14:paraId="1E182442" w14:textId="77777777" w:rsidR="00510552" w:rsidRPr="00510552" w:rsidRDefault="00510552" w:rsidP="00510552">
      <w:pPr>
        <w:pStyle w:val="Bibliografia"/>
        <w:rPr>
          <w:rFonts w:cs="Arial"/>
          <w:szCs w:val="24"/>
          <w:lang w:val="en-US"/>
        </w:rPr>
      </w:pPr>
      <w:r w:rsidRPr="00510552">
        <w:rPr>
          <w:rFonts w:cs="Arial"/>
          <w:szCs w:val="24"/>
          <w:lang w:val="en-US"/>
        </w:rPr>
        <w:t xml:space="preserve">William Higginbotham. (1958). </w:t>
      </w:r>
      <w:r w:rsidRPr="00510552">
        <w:rPr>
          <w:rFonts w:cs="Arial"/>
          <w:i/>
          <w:iCs/>
          <w:szCs w:val="24"/>
          <w:lang w:val="en-US"/>
        </w:rPr>
        <w:t>Table for Two</w:t>
      </w:r>
      <w:r w:rsidRPr="00510552">
        <w:rPr>
          <w:rFonts w:cs="Arial"/>
          <w:szCs w:val="24"/>
          <w:lang w:val="en-US"/>
        </w:rPr>
        <w:t>.</w:t>
      </w:r>
    </w:p>
    <w:p w14:paraId="273C7D3B" w14:textId="20C8DED3" w:rsidR="00234549" w:rsidRDefault="00F16449" w:rsidP="009610BE">
      <w:pPr>
        <w:jc w:val="left"/>
      </w:pPr>
      <w:r>
        <w:fldChar w:fldCharType="end"/>
      </w:r>
    </w:p>
    <w:sectPr w:rsidR="00234549" w:rsidSect="00234549">
      <w:headerReference w:type="default" r:id="rId31"/>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747BE" w14:textId="77777777" w:rsidR="00CD2F64" w:rsidRDefault="00CD2F64" w:rsidP="00883827">
      <w:r>
        <w:separator/>
      </w:r>
    </w:p>
  </w:endnote>
  <w:endnote w:type="continuationSeparator" w:id="0">
    <w:p w14:paraId="5366E8CF" w14:textId="77777777" w:rsidR="00CD2F64" w:rsidRDefault="00CD2F64"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17344" w14:textId="77777777" w:rsidR="00CD2F64" w:rsidRDefault="00CD2F64" w:rsidP="00883827">
      <w:r>
        <w:separator/>
      </w:r>
    </w:p>
  </w:footnote>
  <w:footnote w:type="continuationSeparator" w:id="0">
    <w:p w14:paraId="583F2CA1" w14:textId="77777777" w:rsidR="00CD2F64" w:rsidRDefault="00CD2F64" w:rsidP="00883827">
      <w:r>
        <w:continuationSeparator/>
      </w:r>
    </w:p>
  </w:footnote>
  <w:footnote w:id="1">
    <w:p w14:paraId="35F03E96" w14:textId="2AC66452" w:rsidR="0036044E" w:rsidRPr="00A11782" w:rsidRDefault="0036044E">
      <w:pPr>
        <w:pStyle w:val="Textdenotaapeudepgina"/>
      </w:pPr>
      <w:r w:rsidRPr="00A11782">
        <w:rPr>
          <w:rStyle w:val="Refernciadenotaapeudepgina"/>
        </w:rPr>
        <w:footnoteRef/>
      </w:r>
      <w:r w:rsidRPr="00A11782">
        <w:t xml:space="preserve"> Se ha escrito </w:t>
      </w:r>
      <w:proofErr w:type="gramStart"/>
      <w:r w:rsidRPr="006F17BA">
        <w:rPr>
          <w:i/>
          <w:iCs/>
        </w:rPr>
        <w:t>server</w:t>
      </w:r>
      <w:proofErr w:type="gramEnd"/>
      <w:r w:rsidRPr="00A11782">
        <w:t xml:space="preserve"> en inglés en vez de </w:t>
      </w:r>
      <w:r>
        <w:t>s</w:t>
      </w:r>
      <w:r w:rsidRPr="00A11782">
        <w:t>ervidor, para que entrase correctamente en la tabla</w:t>
      </w:r>
      <w:r>
        <w:t xml:space="preserve"> y se entendiese mej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36044E" w:rsidRDefault="0036044E">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A76C1AE" w:rsidR="0036044E" w:rsidRPr="006F4837" w:rsidRDefault="0036044E"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36044E" w:rsidRDefault="0036044E" w:rsidP="0029469D">
        <w:pPr>
          <w:pStyle w:val="Capalera"/>
          <w:jc w:val="left"/>
        </w:pPr>
        <w:r w:rsidRPr="00BC5873">
          <w:rPr>
            <w:sz w:val="20"/>
            <w:szCs w:val="20"/>
          </w:rPr>
          <w:fldChar w:fldCharType="begin"/>
        </w:r>
        <w:r w:rsidRPr="00BC5873">
          <w:rPr>
            <w:sz w:val="20"/>
            <w:szCs w:val="20"/>
          </w:rPr>
          <w:instrText xml:space="preserve"> PAGE  \* ROMAN  \* MERGEFORMAT </w:instrText>
        </w:r>
        <w:r w:rsidRPr="00BC5873">
          <w:rPr>
            <w:sz w:val="20"/>
            <w:szCs w:val="20"/>
          </w:rPr>
          <w:fldChar w:fldCharType="separate"/>
        </w:r>
        <w:r w:rsidRPr="00BC5873">
          <w:rPr>
            <w:noProof/>
            <w:sz w:val="20"/>
            <w:szCs w:val="20"/>
          </w:rPr>
          <w:t>XII</w:t>
        </w:r>
        <w:r w:rsidRPr="00BC5873">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18"/>
      </w:rPr>
      <w:id w:val="1593663701"/>
      <w:docPartObj>
        <w:docPartGallery w:val="Page Numbers (Top of Page)"/>
        <w:docPartUnique/>
      </w:docPartObj>
    </w:sdtPr>
    <w:sdtContent>
      <w:p w14:paraId="0A8CD464" w14:textId="52A389B5" w:rsidR="0036044E" w:rsidRPr="00CA0965" w:rsidRDefault="0036044E" w:rsidP="0029469D">
        <w:pPr>
          <w:pStyle w:val="Capalera"/>
          <w:jc w:val="right"/>
          <w:rPr>
            <w:sz w:val="20"/>
            <w:szCs w:val="18"/>
          </w:rPr>
        </w:pPr>
        <w:r w:rsidRPr="00CA0965">
          <w:rPr>
            <w:sz w:val="20"/>
            <w:szCs w:val="18"/>
          </w:rPr>
          <w:fldChar w:fldCharType="begin"/>
        </w:r>
        <w:r w:rsidRPr="00CA0965">
          <w:rPr>
            <w:sz w:val="20"/>
            <w:szCs w:val="18"/>
          </w:rPr>
          <w:instrText xml:space="preserve"> PAGE  \* ROMAN  \* MERGEFORMAT </w:instrText>
        </w:r>
        <w:r w:rsidRPr="00CA0965">
          <w:rPr>
            <w:sz w:val="20"/>
            <w:szCs w:val="18"/>
          </w:rPr>
          <w:fldChar w:fldCharType="separate"/>
        </w:r>
        <w:r w:rsidRPr="00CA0965">
          <w:rPr>
            <w:noProof/>
            <w:sz w:val="20"/>
            <w:szCs w:val="18"/>
          </w:rPr>
          <w:t>V</w:t>
        </w:r>
        <w:r w:rsidRPr="00CA0965">
          <w:rPr>
            <w:sz w:val="20"/>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57811108" w:rsidR="0036044E" w:rsidRPr="003B00D2" w:rsidRDefault="0036044E"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p w14:paraId="7573F3D8" w14:textId="4B26294D" w:rsidR="0036044E" w:rsidRPr="009610BE" w:rsidRDefault="0036044E" w:rsidP="00883827">
    <w:pPr>
      <w:pStyle w:val="Capalera"/>
      <w:rPr>
        <w:rStyle w:val="CabeceraCar"/>
        <w:rFonts w:ascii="Arial" w:hAnsi="Arial" w:cs="Arial"/>
        <w:i w:val="0"/>
        <w:iCs w:val="0"/>
        <w:szCs w:val="20"/>
        <w:lang w:val="es-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0D773DB8" w:rsidR="0036044E" w:rsidRPr="003B00D2" w:rsidRDefault="0036044E"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1</w:t>
    </w:r>
    <w:r w:rsidRPr="003B00D2">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32877F35" w:rsidR="0036044E" w:rsidRPr="003B00D2" w:rsidRDefault="0036044E"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92E32F" w:rsidR="0036044E" w:rsidRPr="003B00D2" w:rsidRDefault="0036044E"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404B87DF" w:rsidR="0036044E" w:rsidRPr="006F4837" w:rsidRDefault="0036044E"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05048BE0" w:rsidR="0036044E" w:rsidRPr="00B5679E" w:rsidRDefault="0036044E"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3"/>
  <w:removePersonalInformation/>
  <w:removeDateAndTime/>
  <w:hideSpellingErrors/>
  <w:hideGrammatical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otaAIL1/y0sAAAA"/>
  </w:docVars>
  <w:rsids>
    <w:rsidRoot w:val="00A05F4B"/>
    <w:rsid w:val="0000064B"/>
    <w:rsid w:val="000015E4"/>
    <w:rsid w:val="00002072"/>
    <w:rsid w:val="0000255A"/>
    <w:rsid w:val="00004C0A"/>
    <w:rsid w:val="000052C9"/>
    <w:rsid w:val="0000630B"/>
    <w:rsid w:val="000132F4"/>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4D99"/>
    <w:rsid w:val="000763BE"/>
    <w:rsid w:val="00080B33"/>
    <w:rsid w:val="0008526B"/>
    <w:rsid w:val="00092555"/>
    <w:rsid w:val="000A2A0D"/>
    <w:rsid w:val="000A75C0"/>
    <w:rsid w:val="000B5247"/>
    <w:rsid w:val="000B54B5"/>
    <w:rsid w:val="000B70F4"/>
    <w:rsid w:val="000C0FF6"/>
    <w:rsid w:val="000C6D98"/>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31FF3"/>
    <w:rsid w:val="00333F1A"/>
    <w:rsid w:val="0033413D"/>
    <w:rsid w:val="0033485F"/>
    <w:rsid w:val="00337725"/>
    <w:rsid w:val="00337D79"/>
    <w:rsid w:val="003405B2"/>
    <w:rsid w:val="00341546"/>
    <w:rsid w:val="0035343B"/>
    <w:rsid w:val="00354840"/>
    <w:rsid w:val="003563E6"/>
    <w:rsid w:val="00357B13"/>
    <w:rsid w:val="0036044E"/>
    <w:rsid w:val="0037180C"/>
    <w:rsid w:val="003828B5"/>
    <w:rsid w:val="00384AEB"/>
    <w:rsid w:val="00392C23"/>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5317"/>
    <w:rsid w:val="004077AF"/>
    <w:rsid w:val="004216F7"/>
    <w:rsid w:val="00423D52"/>
    <w:rsid w:val="004263D5"/>
    <w:rsid w:val="0044062B"/>
    <w:rsid w:val="004456F2"/>
    <w:rsid w:val="004471D6"/>
    <w:rsid w:val="00452F4E"/>
    <w:rsid w:val="00453D12"/>
    <w:rsid w:val="004553F0"/>
    <w:rsid w:val="004564FA"/>
    <w:rsid w:val="00457485"/>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D0171"/>
    <w:rsid w:val="004D03AF"/>
    <w:rsid w:val="004D2673"/>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6922"/>
    <w:rsid w:val="00616E7D"/>
    <w:rsid w:val="0062213B"/>
    <w:rsid w:val="00622412"/>
    <w:rsid w:val="00624ADB"/>
    <w:rsid w:val="00626DAE"/>
    <w:rsid w:val="00627F6C"/>
    <w:rsid w:val="0063407C"/>
    <w:rsid w:val="00637159"/>
    <w:rsid w:val="006426F0"/>
    <w:rsid w:val="00642FC4"/>
    <w:rsid w:val="00657206"/>
    <w:rsid w:val="006603EA"/>
    <w:rsid w:val="00662973"/>
    <w:rsid w:val="00663BC6"/>
    <w:rsid w:val="00671740"/>
    <w:rsid w:val="006808A2"/>
    <w:rsid w:val="006835F7"/>
    <w:rsid w:val="0068569E"/>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6D01"/>
    <w:rsid w:val="006E74C9"/>
    <w:rsid w:val="006F02BA"/>
    <w:rsid w:val="006F17BA"/>
    <w:rsid w:val="006F1FFD"/>
    <w:rsid w:val="006F4837"/>
    <w:rsid w:val="006F5E31"/>
    <w:rsid w:val="00702CAA"/>
    <w:rsid w:val="00711812"/>
    <w:rsid w:val="0071601E"/>
    <w:rsid w:val="0071606B"/>
    <w:rsid w:val="00722C10"/>
    <w:rsid w:val="00727055"/>
    <w:rsid w:val="00731ADE"/>
    <w:rsid w:val="00736216"/>
    <w:rsid w:val="00736FE1"/>
    <w:rsid w:val="007513A7"/>
    <w:rsid w:val="00752150"/>
    <w:rsid w:val="00754683"/>
    <w:rsid w:val="00755B25"/>
    <w:rsid w:val="007567C3"/>
    <w:rsid w:val="00763969"/>
    <w:rsid w:val="00765819"/>
    <w:rsid w:val="00771AD8"/>
    <w:rsid w:val="00773E81"/>
    <w:rsid w:val="00776F6A"/>
    <w:rsid w:val="0077701D"/>
    <w:rsid w:val="007856DA"/>
    <w:rsid w:val="00785E6A"/>
    <w:rsid w:val="0079383E"/>
    <w:rsid w:val="00793936"/>
    <w:rsid w:val="0079774A"/>
    <w:rsid w:val="007A288C"/>
    <w:rsid w:val="007A3A81"/>
    <w:rsid w:val="007A4A30"/>
    <w:rsid w:val="007B6DE3"/>
    <w:rsid w:val="007B71FA"/>
    <w:rsid w:val="007C447D"/>
    <w:rsid w:val="007D2366"/>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12428"/>
    <w:rsid w:val="00914A04"/>
    <w:rsid w:val="00920354"/>
    <w:rsid w:val="009207DD"/>
    <w:rsid w:val="00923A4A"/>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10BE"/>
    <w:rsid w:val="009635E9"/>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5BC2"/>
    <w:rsid w:val="009B6627"/>
    <w:rsid w:val="009B6C74"/>
    <w:rsid w:val="009C2DE9"/>
    <w:rsid w:val="009C3833"/>
    <w:rsid w:val="009C523F"/>
    <w:rsid w:val="009C525F"/>
    <w:rsid w:val="009C7EB7"/>
    <w:rsid w:val="009D0628"/>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2A85"/>
    <w:rsid w:val="00AF352A"/>
    <w:rsid w:val="00AF6C6E"/>
    <w:rsid w:val="00B01158"/>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C08"/>
    <w:rsid w:val="00C5110A"/>
    <w:rsid w:val="00C51330"/>
    <w:rsid w:val="00C538FA"/>
    <w:rsid w:val="00C55748"/>
    <w:rsid w:val="00C5596C"/>
    <w:rsid w:val="00C642F1"/>
    <w:rsid w:val="00C66AF9"/>
    <w:rsid w:val="00C73565"/>
    <w:rsid w:val="00C737C1"/>
    <w:rsid w:val="00C76CAE"/>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2F64"/>
    <w:rsid w:val="00CD42B3"/>
    <w:rsid w:val="00CE0F4B"/>
    <w:rsid w:val="00CE350F"/>
    <w:rsid w:val="00CE3ECC"/>
    <w:rsid w:val="00CE42C3"/>
    <w:rsid w:val="00CF438C"/>
    <w:rsid w:val="00CF5302"/>
    <w:rsid w:val="00D02878"/>
    <w:rsid w:val="00D0739B"/>
    <w:rsid w:val="00D10201"/>
    <w:rsid w:val="00D2026F"/>
    <w:rsid w:val="00D23826"/>
    <w:rsid w:val="00D315C5"/>
    <w:rsid w:val="00D346C6"/>
    <w:rsid w:val="00D35ED1"/>
    <w:rsid w:val="00D42493"/>
    <w:rsid w:val="00D42A78"/>
    <w:rsid w:val="00D43184"/>
    <w:rsid w:val="00D501FC"/>
    <w:rsid w:val="00D52BF2"/>
    <w:rsid w:val="00D55F28"/>
    <w:rsid w:val="00D56E08"/>
    <w:rsid w:val="00D60970"/>
    <w:rsid w:val="00D6344F"/>
    <w:rsid w:val="00D6435C"/>
    <w:rsid w:val="00D6575E"/>
    <w:rsid w:val="00D71B4B"/>
    <w:rsid w:val="00D82653"/>
    <w:rsid w:val="00D839FC"/>
    <w:rsid w:val="00D843A1"/>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E047B"/>
    <w:rsid w:val="00DE2C43"/>
    <w:rsid w:val="00DE621C"/>
    <w:rsid w:val="00DE7B8A"/>
    <w:rsid w:val="00DF1CD9"/>
    <w:rsid w:val="00DF2B1D"/>
    <w:rsid w:val="00DF37AB"/>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223E"/>
    <w:rsid w:val="00E42BEC"/>
    <w:rsid w:val="00E46623"/>
    <w:rsid w:val="00E5063F"/>
    <w:rsid w:val="00E516B9"/>
    <w:rsid w:val="00E51B1E"/>
    <w:rsid w:val="00E52FEC"/>
    <w:rsid w:val="00E53D8F"/>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BFB"/>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9.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6.jpg"/><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header" Target="header7.xml"/><Relationship Id="rId27" Type="http://schemas.openxmlformats.org/officeDocument/2006/relationships/image" Target="media/image12.png"/><Relationship Id="rId30" Type="http://schemas.openxmlformats.org/officeDocument/2006/relationships/header" Target="header9.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7669</Words>
  <Characters>43715</Characters>
  <Application>Microsoft Office Word</Application>
  <DocSecurity>0</DocSecurity>
  <Lines>364</Lines>
  <Paragraphs>10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5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05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NkE6bdaG"/&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